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3F4381" w14:textId="228DCA62" w:rsidR="000B7072" w:rsidRDefault="000B7072" w:rsidP="000B7072">
      <w:pPr>
        <w:pStyle w:val="Els-Title"/>
      </w:pPr>
      <w:r>
        <w:t>Detection of Diabetic Retinopathy Using Blood Vessel Segmentation in Digital Fundus Image</w:t>
      </w:r>
      <w:r w:rsidR="00940D28">
        <w:t>: A Review</w:t>
      </w:r>
    </w:p>
    <w:p w14:paraId="4C0D8148" w14:textId="3FC5DD75" w:rsidR="000B7072" w:rsidRDefault="000B7072" w:rsidP="000B7072">
      <w:pPr>
        <w:spacing w:after="160" w:line="300" w:lineRule="exact"/>
        <w:jc w:val="center"/>
        <w:rPr>
          <w:rFonts w:ascii="Times New Roman" w:hAnsi="Times New Roman" w:cs="Times New Roman"/>
          <w:sz w:val="26"/>
          <w:szCs w:val="26"/>
          <w:vertAlign w:val="superscript"/>
        </w:rPr>
      </w:pPr>
      <w:r>
        <w:rPr>
          <w:rFonts w:ascii="Times New Roman" w:hAnsi="Times New Roman" w:cs="Times New Roman"/>
          <w:sz w:val="26"/>
          <w:szCs w:val="26"/>
        </w:rPr>
        <w:t>Rezty Amalia Aras</w:t>
      </w:r>
      <w:r w:rsidRPr="00022A6A">
        <w:rPr>
          <w:rFonts w:ascii="Times New Roman" w:hAnsi="Times New Roman" w:cs="Times New Roman"/>
          <w:sz w:val="26"/>
          <w:szCs w:val="26"/>
          <w:vertAlign w:val="superscript"/>
        </w:rPr>
        <w:t>a</w:t>
      </w:r>
      <w:r w:rsidR="00A521C5">
        <w:rPr>
          <w:rFonts w:ascii="Times New Roman" w:hAnsi="Times New Roman" w:cs="Times New Roman"/>
          <w:sz w:val="26"/>
          <w:szCs w:val="26"/>
          <w:vertAlign w:val="superscript"/>
        </w:rPr>
        <w:t>,*</w:t>
      </w:r>
      <w:r>
        <w:rPr>
          <w:rFonts w:ascii="Times New Roman" w:hAnsi="Times New Roman" w:cs="Times New Roman"/>
          <w:sz w:val="26"/>
          <w:szCs w:val="26"/>
        </w:rPr>
        <w:t>, Tri Lestari</w:t>
      </w:r>
      <w:r w:rsidR="00A521C5">
        <w:rPr>
          <w:rFonts w:ascii="Times New Roman" w:hAnsi="Times New Roman" w:cs="Times New Roman"/>
          <w:sz w:val="26"/>
          <w:szCs w:val="26"/>
          <w:vertAlign w:val="superscript"/>
        </w:rPr>
        <w:t>a</w:t>
      </w:r>
      <w:r>
        <w:rPr>
          <w:rFonts w:ascii="Times New Roman" w:hAnsi="Times New Roman" w:cs="Times New Roman"/>
          <w:sz w:val="26"/>
          <w:szCs w:val="26"/>
        </w:rPr>
        <w:t>, Hanung Adi Nugroho</w:t>
      </w:r>
      <w:r w:rsidR="00A521C5">
        <w:rPr>
          <w:rFonts w:ascii="Times New Roman" w:hAnsi="Times New Roman" w:cs="Times New Roman"/>
          <w:sz w:val="26"/>
          <w:szCs w:val="26"/>
          <w:vertAlign w:val="superscript"/>
        </w:rPr>
        <w:t>a</w:t>
      </w:r>
      <w:r>
        <w:rPr>
          <w:rFonts w:ascii="Times New Roman" w:hAnsi="Times New Roman" w:cs="Times New Roman"/>
          <w:sz w:val="26"/>
          <w:szCs w:val="26"/>
          <w:vertAlign w:val="superscript"/>
        </w:rPr>
        <w:t xml:space="preserve"> </w:t>
      </w:r>
      <w:r w:rsidR="00551C2A">
        <w:rPr>
          <w:rFonts w:ascii="Times New Roman" w:hAnsi="Times New Roman" w:cs="Times New Roman"/>
          <w:sz w:val="26"/>
          <w:szCs w:val="26"/>
        </w:rPr>
        <w:t>, I</w:t>
      </w:r>
      <w:r>
        <w:rPr>
          <w:rFonts w:ascii="Times New Roman" w:hAnsi="Times New Roman" w:cs="Times New Roman"/>
          <w:sz w:val="26"/>
          <w:szCs w:val="26"/>
        </w:rPr>
        <w:t>gi Ardiyanto</w:t>
      </w:r>
      <w:r w:rsidRPr="00022A6A">
        <w:rPr>
          <w:rFonts w:ascii="Times New Roman" w:hAnsi="Times New Roman" w:cs="Times New Roman"/>
          <w:sz w:val="26"/>
          <w:szCs w:val="26"/>
          <w:vertAlign w:val="superscript"/>
        </w:rPr>
        <w:t>a</w:t>
      </w:r>
    </w:p>
    <w:p w14:paraId="493862F9" w14:textId="1339BB3C" w:rsidR="00C73AFF" w:rsidRDefault="00C73AFF" w:rsidP="000B7072">
      <w:pPr>
        <w:spacing w:after="160" w:line="300" w:lineRule="exact"/>
        <w:jc w:val="center"/>
        <w:rPr>
          <w:rFonts w:ascii="Times New Roman" w:hAnsi="Times New Roman" w:cs="Times New Roman"/>
          <w:sz w:val="26"/>
          <w:szCs w:val="26"/>
        </w:rPr>
      </w:pPr>
      <w:r w:rsidRPr="00022A6A">
        <w:rPr>
          <w:rFonts w:ascii="Times New Roman" w:hAnsi="Times New Roman" w:cs="Times New Roman"/>
          <w:i/>
          <w:iCs/>
          <w:sz w:val="16"/>
          <w:szCs w:val="16"/>
          <w:vertAlign w:val="superscript"/>
        </w:rPr>
        <w:t>a</w:t>
      </w:r>
      <w:r>
        <w:rPr>
          <w:rFonts w:ascii="Times New Roman" w:hAnsi="Times New Roman" w:cs="Times New Roman"/>
          <w:i/>
          <w:iCs/>
          <w:sz w:val="16"/>
          <w:szCs w:val="16"/>
          <w:vertAlign w:val="superscript"/>
        </w:rPr>
        <w:t>,b</w:t>
      </w:r>
      <w:r>
        <w:rPr>
          <w:rFonts w:ascii="Times New Roman" w:hAnsi="Times New Roman" w:cs="Times New Roman"/>
          <w:i/>
          <w:iCs/>
          <w:sz w:val="16"/>
          <w:szCs w:val="16"/>
        </w:rPr>
        <w:t>Department of Electrical Engineering and Information Technology</w:t>
      </w:r>
      <w:r w:rsidRPr="00022A6A">
        <w:rPr>
          <w:rFonts w:ascii="Times New Roman" w:hAnsi="Times New Roman" w:cs="Times New Roman"/>
          <w:i/>
          <w:iCs/>
          <w:sz w:val="16"/>
          <w:szCs w:val="16"/>
        </w:rPr>
        <w:t xml:space="preserve">, </w:t>
      </w:r>
      <w:r>
        <w:rPr>
          <w:rFonts w:ascii="Times New Roman" w:hAnsi="Times New Roman" w:cs="Times New Roman"/>
          <w:i/>
          <w:iCs/>
          <w:sz w:val="16"/>
          <w:szCs w:val="16"/>
        </w:rPr>
        <w:t>Jalan Grafika No.2 Bulak Sumur</w:t>
      </w:r>
      <w:r w:rsidRPr="00022A6A">
        <w:rPr>
          <w:rFonts w:ascii="Times New Roman" w:hAnsi="Times New Roman" w:cs="Times New Roman"/>
          <w:i/>
          <w:iCs/>
          <w:sz w:val="16"/>
          <w:szCs w:val="16"/>
        </w:rPr>
        <w:t xml:space="preserve">, </w:t>
      </w:r>
      <w:r>
        <w:rPr>
          <w:rFonts w:ascii="Times New Roman" w:hAnsi="Times New Roman" w:cs="Times New Roman"/>
          <w:i/>
          <w:iCs/>
          <w:sz w:val="16"/>
          <w:szCs w:val="16"/>
        </w:rPr>
        <w:t>Yogyakarta 55281, Indonesia</w:t>
      </w:r>
    </w:p>
    <w:p w14:paraId="11983FE2" w14:textId="77777777" w:rsidR="000B7072" w:rsidRPr="00CD645A" w:rsidRDefault="000B7072" w:rsidP="000B7072">
      <w:pPr>
        <w:spacing w:before="480" w:line="200" w:lineRule="exact"/>
        <w:jc w:val="left"/>
        <w:rPr>
          <w:rFonts w:ascii="Times New Roman" w:hAnsi="Times New Roman" w:cs="Times New Roman"/>
          <w:i/>
          <w:iCs/>
          <w:sz w:val="18"/>
          <w:szCs w:val="18"/>
        </w:rPr>
      </w:pPr>
      <w:r w:rsidRPr="00CD645A">
        <w:rPr>
          <w:rFonts w:ascii="Times New Roman" w:hAnsi="Times New Roman" w:cs="Times New Roman"/>
          <w:i/>
          <w:iCs/>
          <w:sz w:val="18"/>
          <w:szCs w:val="18"/>
        </w:rPr>
        <w:t>Article history:</w:t>
      </w:r>
    </w:p>
    <w:p w14:paraId="18D7812B" w14:textId="77777777" w:rsidR="000B7072" w:rsidRDefault="000B7072" w:rsidP="000B7072">
      <w:pPr>
        <w:spacing w:after="240" w:line="200" w:lineRule="exact"/>
        <w:jc w:val="left"/>
        <w:rPr>
          <w:rFonts w:ascii="Times New Roman" w:hAnsi="Times New Roman" w:cs="Times New Roman"/>
          <w:i/>
          <w:iCs/>
          <w:sz w:val="18"/>
          <w:szCs w:val="18"/>
        </w:rPr>
      </w:pPr>
      <w:r w:rsidRPr="00CD645A">
        <w:rPr>
          <w:rFonts w:ascii="Times New Roman" w:hAnsi="Times New Roman" w:cs="Times New Roman"/>
          <w:sz w:val="18"/>
          <w:szCs w:val="18"/>
        </w:rPr>
        <w:t xml:space="preserve">Received: xx xxxx xxxx / Received in revised form: xx xxxx xxxx / Accepted: xx xxxx xxxx </w:t>
      </w:r>
      <w:r w:rsidRPr="00CD645A">
        <w:rPr>
          <w:rFonts w:ascii="Times New Roman" w:hAnsi="Times New Roman" w:cs="Times New Roman"/>
          <w:i/>
          <w:iCs/>
          <w:sz w:val="18"/>
          <w:szCs w:val="18"/>
        </w:rPr>
        <w:t>(to be inserted by publisher)</w:t>
      </w:r>
    </w:p>
    <w:p w14:paraId="1E830DB7" w14:textId="77777777" w:rsidR="000B7072" w:rsidRPr="00CD645A" w:rsidRDefault="000B7072" w:rsidP="000B7072">
      <w:pPr>
        <w:pBdr>
          <w:bottom w:val="single" w:sz="4" w:space="1" w:color="000000"/>
        </w:pBdr>
        <w:spacing w:after="240" w:line="200" w:lineRule="exact"/>
        <w:jc w:val="left"/>
        <w:rPr>
          <w:rFonts w:ascii="Times New Roman" w:hAnsi="Times New Roman" w:cs="Times New Roman"/>
          <w:sz w:val="18"/>
          <w:szCs w:val="18"/>
        </w:rPr>
      </w:pPr>
    </w:p>
    <w:p w14:paraId="24B1D6B6" w14:textId="77777777" w:rsidR="000B7072" w:rsidRPr="00734A93" w:rsidRDefault="000B7072" w:rsidP="000B7072">
      <w:pPr>
        <w:spacing w:after="240" w:line="200" w:lineRule="exact"/>
        <w:rPr>
          <w:rFonts w:ascii="Times New Roman" w:hAnsi="Times New Roman" w:cs="Times New Roman"/>
          <w:sz w:val="18"/>
          <w:szCs w:val="18"/>
        </w:rPr>
      </w:pPr>
      <w:r w:rsidRPr="00734A93">
        <w:rPr>
          <w:rFonts w:ascii="Times New Roman" w:hAnsi="Times New Roman" w:cs="Times New Roman"/>
          <w:sz w:val="18"/>
          <w:szCs w:val="18"/>
        </w:rPr>
        <w:t>Abstract</w:t>
      </w:r>
    </w:p>
    <w:p w14:paraId="3D1467DD" w14:textId="74E7E85B" w:rsidR="00C73AFF" w:rsidRPr="00CD645A" w:rsidRDefault="00C73AFF" w:rsidP="00C73AFF">
      <w:pPr>
        <w:spacing w:after="240" w:line="200" w:lineRule="exact"/>
        <w:rPr>
          <w:rFonts w:ascii="Times New Roman" w:hAnsi="Times New Roman" w:cs="Times New Roman"/>
          <w:sz w:val="18"/>
          <w:szCs w:val="18"/>
        </w:rPr>
      </w:pPr>
      <w:r w:rsidRPr="00C73AFF">
        <w:rPr>
          <w:rFonts w:ascii="Times New Roman" w:hAnsi="Times New Roman" w:cs="Times New Roman"/>
          <w:sz w:val="18"/>
          <w:szCs w:val="18"/>
        </w:rPr>
        <w:t xml:space="preserve">Diabetic Retinopathy (DR) is the effect of diabetes mellitus to the human vision, which the major cause of blindness. Early diagnosis of DR is an important requirement in diabetes treatment and may allow easier medication to any other disease. Retinal fundus image is commonly used to observe the diabetic retinopathy symptoms. It can present retinal features such as blood vessel, optic disc, or macula and also captured the pathologies which may lead to DR. Blood vessel is one of retinal features which can show the retina pathologies. It can be extracted from retinal image by image processing with following stages: pre-processing, segmentation, and post-processing. This paper contains a review of public retinal image dataset and several methods from various conducted researches. All discussed methods are applicable to each researcher cases. However, there is </w:t>
      </w:r>
      <w:r>
        <w:rPr>
          <w:rFonts w:ascii="Times New Roman" w:hAnsi="Times New Roman" w:cs="Times New Roman"/>
          <w:sz w:val="18"/>
          <w:szCs w:val="18"/>
        </w:rPr>
        <w:t xml:space="preserve">further analysis </w:t>
      </w:r>
      <w:r w:rsidRPr="00C73AFF">
        <w:rPr>
          <w:rFonts w:ascii="Times New Roman" w:hAnsi="Times New Roman" w:cs="Times New Roman"/>
          <w:sz w:val="18"/>
          <w:szCs w:val="18"/>
        </w:rPr>
        <w:t>t</w:t>
      </w:r>
      <w:r>
        <w:rPr>
          <w:rFonts w:ascii="Times New Roman" w:hAnsi="Times New Roman" w:cs="Times New Roman"/>
          <w:sz w:val="18"/>
          <w:szCs w:val="18"/>
        </w:rPr>
        <w:t>o conclude the best method which can be used for general cases.</w:t>
      </w:r>
    </w:p>
    <w:p w14:paraId="52E15FFA" w14:textId="77777777" w:rsidR="00C73AFF" w:rsidRDefault="00C73AFF" w:rsidP="00C73AFF">
      <w:pPr>
        <w:pBdr>
          <w:bottom w:val="single" w:sz="4" w:space="1" w:color="000000"/>
        </w:pBdr>
        <w:spacing w:after="120" w:line="200" w:lineRule="exact"/>
        <w:rPr>
          <w:rFonts w:ascii="Times New Roman" w:hAnsi="Times New Roman" w:cs="Times New Roman"/>
          <w:sz w:val="16"/>
          <w:szCs w:val="16"/>
        </w:rPr>
      </w:pPr>
      <w:r>
        <w:rPr>
          <w:rFonts w:ascii="Times New Roman" w:hAnsi="Times New Roman" w:cs="Times New Roman"/>
          <w:i/>
          <w:iCs/>
          <w:sz w:val="16"/>
          <w:szCs w:val="16"/>
        </w:rPr>
        <w:t xml:space="preserve">Keywords: </w:t>
      </w:r>
      <w:r w:rsidRPr="006928F7">
        <w:rPr>
          <w:rFonts w:ascii="Times New Roman" w:hAnsi="Times New Roman" w:cs="Times New Roman"/>
          <w:sz w:val="16"/>
          <w:szCs w:val="16"/>
        </w:rPr>
        <w:t>Diabetic</w:t>
      </w:r>
      <w:r>
        <w:rPr>
          <w:rFonts w:ascii="Times New Roman" w:hAnsi="Times New Roman" w:cs="Times New Roman"/>
          <w:b/>
        </w:rPr>
        <w:t xml:space="preserve"> </w:t>
      </w:r>
      <w:r w:rsidRPr="006928F7">
        <w:rPr>
          <w:rFonts w:ascii="Times New Roman" w:hAnsi="Times New Roman" w:cs="Times New Roman"/>
          <w:sz w:val="16"/>
          <w:szCs w:val="16"/>
        </w:rPr>
        <w:t>Retinopathy; Digital Image Processing; Segmentation Methods; Retinal Blood Vessel</w:t>
      </w:r>
    </w:p>
    <w:p w14:paraId="6E17C4A5" w14:textId="77777777" w:rsidR="000B7072" w:rsidRDefault="000B7072" w:rsidP="000B7072">
      <w:pPr>
        <w:pBdr>
          <w:bottom w:val="single" w:sz="4" w:space="1" w:color="000000"/>
        </w:pBdr>
        <w:spacing w:after="480" w:line="200" w:lineRule="exact"/>
        <w:rPr>
          <w:rFonts w:ascii="Times New Roman" w:hAnsi="Times New Roman" w:cs="Times New Roman"/>
          <w:sz w:val="16"/>
          <w:szCs w:val="16"/>
        </w:rPr>
      </w:pPr>
    </w:p>
    <w:p w14:paraId="20DFE4A1" w14:textId="77777777" w:rsidR="000B7072" w:rsidRPr="00CD645A" w:rsidRDefault="000B7072" w:rsidP="000B7072">
      <w:pPr>
        <w:pBdr>
          <w:bottom w:val="single" w:sz="4" w:space="1" w:color="000000"/>
        </w:pBdr>
        <w:spacing w:after="240" w:line="200" w:lineRule="exact"/>
        <w:rPr>
          <w:rFonts w:ascii="Times New Roman" w:hAnsi="Times New Roman" w:cs="Times New Roman"/>
          <w:sz w:val="16"/>
          <w:szCs w:val="16"/>
        </w:rPr>
        <w:sectPr w:rsidR="000B7072" w:rsidRPr="00CD645A" w:rsidSect="00940D28">
          <w:headerReference w:type="default" r:id="rId8"/>
          <w:headerReference w:type="first" r:id="rId9"/>
          <w:footerReference w:type="first" r:id="rId10"/>
          <w:footnotePr>
            <w:numFmt w:val="chicago"/>
          </w:footnotePr>
          <w:pgSz w:w="11907" w:h="16839" w:code="9"/>
          <w:pgMar w:top="794" w:right="1021" w:bottom="794" w:left="794" w:header="720" w:footer="720" w:gutter="0"/>
          <w:cols w:space="720"/>
          <w:titlePg/>
          <w:docGrid w:linePitch="360"/>
        </w:sectPr>
      </w:pPr>
    </w:p>
    <w:p w14:paraId="4852C38A" w14:textId="77777777" w:rsidR="000B7072" w:rsidRDefault="000B7072" w:rsidP="000B7072">
      <w:pPr>
        <w:pStyle w:val="Els-1storder-head"/>
        <w:keepNext w:val="0"/>
        <w:widowControl w:val="0"/>
        <w:spacing w:before="0"/>
      </w:pPr>
      <w:r>
        <w:fldChar w:fldCharType="begin"/>
      </w:r>
      <w:r>
        <w:instrText xml:space="preserve"> MACROBUTTON  AcceptAllChangesShown Introduction </w:instrText>
      </w:r>
      <w:r>
        <w:fldChar w:fldCharType="end"/>
      </w:r>
    </w:p>
    <w:p w14:paraId="2A2450D0" w14:textId="1EAC381D" w:rsidR="000B7072" w:rsidRDefault="000B7072" w:rsidP="000B7072">
      <w:pPr>
        <w:pStyle w:val="Els-body-text"/>
        <w:keepNext w:val="0"/>
        <w:widowControl w:val="0"/>
      </w:pPr>
      <w:r>
        <w:t xml:space="preserve">The term Diabetes Mellitus (DM) is used to describe metabolic disorders from several etiologies of metabolism process such as carbohydrate, fat, and protein  resulting from defects in insulin disorder </w:t>
      </w:r>
      <w:r>
        <w:fldChar w:fldCharType="begin" w:fldLock="1"/>
      </w:r>
      <w:r>
        <w:instrText>ADDIN CSL_CITATION { "citationItems" : [ { "id" : "ITEM-1", "itemData" : { "id" : "ITEM-1", "issued" : { "date-parts" : [ [ "0" ] ] }, "title" : "Definition, Diagnosis and Classification of Diabetes Mellitus and its Complications", "type" : "article" }, "uris" : [ "http://www.mendeley.com/documents/?uuid=bfd82f15-17bf-4177-bc2f-656fec6383c7" ] } ], "mendeley" : { "formattedCitation" : "[1]", "plainTextFormattedCitation" : "[1]", "previouslyFormattedCitation" : "[1]" }, "properties" : { "noteIndex" : 0 }, "schema" : "https://github.com/citation-style-language/schema/raw/master/csl-citation.json" }</w:instrText>
      </w:r>
      <w:r>
        <w:fldChar w:fldCharType="separate"/>
      </w:r>
      <w:r w:rsidRPr="004432DF">
        <w:rPr>
          <w:noProof/>
        </w:rPr>
        <w:t>[1]</w:t>
      </w:r>
      <w:r>
        <w:fldChar w:fldCharType="end"/>
      </w:r>
      <w:r>
        <w:t xml:space="preserve">. According to Global Prevalence of Diabetes, in the year 2000, it was estimated that there were 171 million of diabetes patient in the whole world and it will be doubled to 366 million by 2030 </w:t>
      </w:r>
      <w:r>
        <w:fldChar w:fldCharType="begin" w:fldLock="1"/>
      </w:r>
      <w:r w:rsidR="002A069F">
        <w:instrText>ADDIN CSL_CITATION { "citationItems" : [ { "id" : "ITEM-1", "itemData" : { "author" : [ { "dropping-particle" : "", "family" : "Churniawan", "given" : "Agus Dwi", "non-dropping-particle" : "", "parse-names" : false, "suffix" : "" }, { "dropping-particle" : "", "family" : "Tjandrasa", "given" : "Handayani", "non-dropping-particle" : "", "parse-names" : false, "suffix" : "" } ], "id" : "ITEM-1", "issued" : { "date-parts" : [ [ "2013" ] ] }, "page" : "31-38", "title" : "Segmentasi pembuluh darah retina berbasis fuzzy c-means dan estimasi diameter pada titik percabangan", "type" : "article-journal", "volume" : "VIII" }, "uris" : [ "http://www.mendeley.com/documents/?uuid=bb40d430-8ba1-4313-a46e-04b140030b6c" ] } ], "mendeley" : { "formattedCitation" : "[2]", "plainTextFormattedCitation" : "[2]", "previouslyFormattedCitation" : "[2]" }, "properties" : { "noteIndex" : 0 }, "schema" : "https://github.com/citation-style-language/schema/raw/master/csl-citation.json" }</w:instrText>
      </w:r>
      <w:r>
        <w:fldChar w:fldCharType="separate"/>
      </w:r>
      <w:r w:rsidRPr="004432DF">
        <w:rPr>
          <w:noProof/>
        </w:rPr>
        <w:t>[2]</w:t>
      </w:r>
      <w:r>
        <w:fldChar w:fldCharType="end"/>
      </w:r>
      <w:r>
        <w:t>. While in Indonesia, World Health Organization (WHO) predicted that people with diabetes will rise from 8.4 million in 2000 to 21.3 million in 2030, or the 4</w:t>
      </w:r>
      <w:r w:rsidRPr="00587F30">
        <w:rPr>
          <w:vertAlign w:val="superscript"/>
        </w:rPr>
        <w:t>th</w:t>
      </w:r>
      <w:r>
        <w:t xml:space="preserve"> country with the highest number of people with diabetes in the world </w:t>
      </w:r>
      <w:r>
        <w:fldChar w:fldCharType="begin" w:fldLock="1"/>
      </w:r>
      <w:r>
        <w:instrText>ADDIN CSL_CITATION { "citationItems" : [ { "id" : "ITEM-1", "itemData" : { "ISBN" : "978 92 4 159493 6", "author" : [ { "dropping-particle" : "", "family" : "World Healt Organization", "given" : "", "non-dropping-particle" : "", "parse-names" : false, "suffix" : "" } ], "id" : "ITEM-1", "issued" : { "date-parts" : [ [ "0" ] ] }, "publisher" : "World Health Organization 2006", "title" : "DEFINITION AND DIAGNOSIS OF DIABETES MELLITUS AND INTERMEDIATE HYPERGLYCEMIA", "type" : "chapter" }, "uris" : [ "http://www.mendeley.com/documents/?uuid=1fd4e8f7-6963-41fb-aeca-dc97fc339d4e" ] } ], "mendeley" : { "formattedCitation" : "[3]", "plainTextFormattedCitation" : "[3]", "previouslyFormattedCitation" : "[3]" }, "properties" : { "noteIndex" : 0 }, "schema" : "https://github.com/citation-style-language/schema/raw/master/csl-citation.json" }</w:instrText>
      </w:r>
      <w:r>
        <w:fldChar w:fldCharType="separate"/>
      </w:r>
      <w:r w:rsidRPr="004432DF">
        <w:rPr>
          <w:noProof/>
        </w:rPr>
        <w:t>[3]</w:t>
      </w:r>
      <w:r>
        <w:fldChar w:fldCharType="end"/>
      </w:r>
      <w:r>
        <w:t>. According to 2007 Basic Health Research (Riskesdas), death by DM proportion on 45-54 years old age group in urban areas were ranked 2</w:t>
      </w:r>
      <w:r w:rsidRPr="006E7647">
        <w:rPr>
          <w:vertAlign w:val="superscript"/>
        </w:rPr>
        <w:t>nd</w:t>
      </w:r>
      <w:r>
        <w:t xml:space="preserve"> with 14.7%, and in rural areas DM is ranked 2</w:t>
      </w:r>
      <w:r w:rsidRPr="006E7647">
        <w:rPr>
          <w:vertAlign w:val="superscript"/>
        </w:rPr>
        <w:t>nd</w:t>
      </w:r>
      <w:r>
        <w:t xml:space="preserve"> with 5.8% </w:t>
      </w:r>
      <w:r>
        <w:fldChar w:fldCharType="begin" w:fldLock="1"/>
      </w:r>
      <w:r>
        <w:instrText>ADDIN CSL_CITATION { "citationItems" : [ { "id" : "ITEM-1", "itemData" : { "DOI" : "1 Desember 2013", "ISBN" : "978-602-8937-24-5", "ISSN" : "13514180", "PMID" : "15991970", "abstract" : "Riset Kesehatan Dasar (Riskesdas) 2007 merupakan salah satu wujud pengejawantahan dari 4 (empat) grand strategy Departemen Kesehatan, yaitu berfungsinya sistem informasi kesehatan yang evidence-based melalui pengumpulan data dasar dan indikator kesehatan. Indikator yang dihasilkan berupa antara lain status kesehatan dan faktor penentu kesehatan yang bertumpu pada konsep Henrik Blum, merepresentasikan gambaran wilayah nasional, provinsi dan kabupaten/kota. Pertanyaan penelitian yang menjadi dasar pengembangan Riskesdas 2007 adalah: 1. Bagaimana status kesehatan dan faktor penentu kesehatan, baik di tingkat nasional, provinsi dan kabupaten/kota; 2. Bagaimana hubungan antara kemiskinan dan kesehatan; dan 3. Apakah terdapat masalah kesehatan yang spesifik?", "author" : [ { "dropping-particle" : "", "family" : "Badan Penelitian dan Pengembangan Kesehatan", "given" : "", "non-dropping-particle" : "", "parse-names" : false, "suffix" : "" } ], "container-title" : "Laporan Nasional 2007", "id" : "ITEM-1", "issued" : { "date-parts" : [ [ "2008" ] ] }, "page" : "1-384", "title" : "Riset Kesehatan Dasar (RISKESDAS) 2007", "type" : "article-journal" }, "uris" : [ "http://www.mendeley.com/documents/?uuid=658f54da-edea-4e61-9140-b3dcaf0a67a3" ] } ], "mendeley" : { "formattedCitation" : "[4]", "plainTextFormattedCitation" : "[4]", "previouslyFormattedCitation" : "[4]" }, "properties" : { "noteIndex" : 0 }, "schema" : "https://github.com/citation-style-language/schema/raw/master/csl-citation.json" }</w:instrText>
      </w:r>
      <w:r>
        <w:fldChar w:fldCharType="separate"/>
      </w:r>
      <w:r w:rsidRPr="004432DF">
        <w:rPr>
          <w:noProof/>
        </w:rPr>
        <w:t>[4]</w:t>
      </w:r>
      <w:r>
        <w:fldChar w:fldCharType="end"/>
      </w:r>
      <w:r>
        <w:t>.</w:t>
      </w:r>
    </w:p>
    <w:p w14:paraId="4E3D0092" w14:textId="72D8FD60" w:rsidR="000B7072" w:rsidRPr="00116D7D" w:rsidRDefault="000B7072" w:rsidP="000B7072">
      <w:pPr>
        <w:pStyle w:val="Els-body-text"/>
        <w:keepNext w:val="0"/>
        <w:widowControl w:val="0"/>
      </w:pPr>
      <w:r>
        <w:t xml:space="preserve">One of the diseases caused by </w:t>
      </w:r>
      <w:r w:rsidR="00E62985">
        <w:t xml:space="preserve">the </w:t>
      </w:r>
      <w:r>
        <w:t xml:space="preserve">diabetes is retinal disease called Diabetic Retinopathy (DR). Diabetic retinopathy is a very specific retinal vascular complication of diabetes mellitus. It is the main cause of sight loss on people of working age in United States of America. Early diagnosis for diabetes and diabetic retinopathy is necessary </w:t>
      </w:r>
      <w:r w:rsidR="00E62985">
        <w:t>for</w:t>
      </w:r>
      <w:r>
        <w:t xml:space="preserve"> reducing the potential of sight loss </w:t>
      </w:r>
      <w:r>
        <w:fldChar w:fldCharType="begin" w:fldLock="1"/>
      </w:r>
      <w:r>
        <w:instrText>ADDIN CSL_CITATION { "citationItems" : [ { "id" : "ITEM-1", "itemData" : { "author" : [ { "dropping-particle" : "", "family" : "Guideline", "given" : "Evidence-based Clinical Practice", "non-dropping-particle" : "", "parse-names" : false, "suffix" : "" } ], "id" : "ITEM-1", "issued" : { "date-parts" : [ [ "0" ] ] }, "title" : "DIABETES Eye Care of the Patient With", "type" : "article-journal" }, "uris" : [ "http://www.mendeley.com/documents/?uuid=92136678-8328-4009-844c-49c1cfdbec23" ] } ], "mendeley" : { "formattedCitation" : "[5]", "plainTextFormattedCitation" : "[5]", "previouslyFormattedCitation" : "[5]" }, "properties" : { "noteIndex" : 0 }, "schema" : "https://github.com/citation-style-language/schema/raw/master/csl-citation.json" }</w:instrText>
      </w:r>
      <w:r>
        <w:fldChar w:fldCharType="separate"/>
      </w:r>
      <w:r w:rsidRPr="004432DF">
        <w:rPr>
          <w:noProof/>
        </w:rPr>
        <w:t>[5]</w:t>
      </w:r>
      <w:r>
        <w:fldChar w:fldCharType="end"/>
      </w:r>
      <w:r>
        <w:t xml:space="preserve">. </w:t>
      </w:r>
    </w:p>
    <w:p w14:paraId="154BC60C" w14:textId="7E1151C7" w:rsidR="000B7072" w:rsidRDefault="000B7072" w:rsidP="000B7072">
      <w:pPr>
        <w:pStyle w:val="Els-body-text"/>
        <w:keepNext w:val="0"/>
        <w:widowControl w:val="0"/>
      </w:pPr>
      <w:r>
        <w:t xml:space="preserve">Analysis and detection structural changes on the retinal blood vessel of fundus image is very important to diagnose and detect retinal disease such as diabetic retinopathy, hypertension, AMD, and arteriosclerosis </w:t>
      </w:r>
      <w:r>
        <w:fldChar w:fldCharType="begin" w:fldLock="1"/>
      </w:r>
      <w:r w:rsidR="002A069F">
        <w:instrText>ADDIN CSL_CITATION { "citationItems" : [ { "id" : "ITEM-1", "itemData" : { "author" : [ { "dropping-particle" : "", "family" : "You", "given" : "S", "non-dropping-particle" : "", "parse-names" : false, "suffix" : "" }, { "dropping-particle" : "", "family" : "Bas", "given" : "E", "non-dropping-particle" : "", "parse-names" : false, "suffix" : "" }, { "dropping-particle" : "", "family" : "Erdogmus", "given" : "D", "non-dropping-particle" : "", "parse-names" : false, "suffix" : "" } ], "container-title" : "IEEE International Conference on Healthcare Informatics Imaging and Systems Biology", "id" : "ITEM-1", "issued" : { "date-parts" : [ [ "2011" ] ] }, "page" : "331-337", "title" : "Principal curve based retinal vessel segmentation towards diagnosis of retinal diseases", "type" : "article-journal", "volume" : "11" }, "uris" : [ "http://www.mendeley.com/documents/?uuid=352f645c-c0cf-44f5-8797-76f026b3758f" ] } ], "mendeley" : { "formattedCitation" : "[6]", "plainTextFormattedCitation" : "[6]", "previouslyFormattedCitation" : "[6]" }, "properties" : { "noteIndex" : 0 }, "schema" : "https://github.com/citation-style-language/schema/raw/master/csl-citation.json" }</w:instrText>
      </w:r>
      <w:r>
        <w:fldChar w:fldCharType="separate"/>
      </w:r>
      <w:r w:rsidRPr="004432DF">
        <w:rPr>
          <w:noProof/>
        </w:rPr>
        <w:t>[6]</w:t>
      </w:r>
      <w:r>
        <w:fldChar w:fldCharType="end"/>
      </w:r>
      <w:r>
        <w:t xml:space="preserve">. Early symptoms of those diseases are indicated by retinal blood vessel’s features </w:t>
      </w:r>
      <w:r>
        <w:t>such as diameter, length, angle</w:t>
      </w:r>
      <w:r w:rsidR="00E62985">
        <w:t>,</w:t>
      </w:r>
      <w:r>
        <w:t xml:space="preserve"> and tortuosity </w:t>
      </w:r>
      <w:r>
        <w:fldChar w:fldCharType="begin" w:fldLock="1"/>
      </w:r>
      <w:r>
        <w:instrText>ADDIN CSL_CITATION { "citationItems" : [ { "id" : "ITEM-1", "itemData" : { "DOI" : "10.1109/TBME.2002.800789", "ISBN" : "0018-9294", "ISSN" : "00189294", "PMID" : "12148830", "abstract" : "A semi-automatic method to measure and quantify geometrical and topological properties of continuous vascular trees in clinical fundus images is described. Measurements are made from binary images obtained with a previously described segmentation process. The skeletons of the segmented trees are produced by thinning,ff branch and crossing points are identified and segments of the trees are labeled and stored as a chain code. The operator selects a tree to be measured and decides if it is an arterial or venous tree. An automatic process then measures the lengths, areas and angles of the individual segments of the tree. Geometrical data and the connectivity information between branches from continuous retinal vessel trees are tabulated. A number of geometrical properties and topological indexes are derived. Vessel diameters and branching angles are validated against manual measurements and several derived geometrical and topological properties are extracted from red-free fundus images of ten normotensive and ten age- and sex-matched hypertensive subjects and compared with previously reported results.", "author" : [ { "dropping-particle" : "", "family" : "Martinez-Perez", "given" : "M. Elena", "non-dropping-particle" : "", "parse-names" : false, "suffix" : "" }, { "dropping-particle" : "", "family" : "Hughes", "given" : "Alun D.", "non-dropping-particle" : "", "parse-names" : false, "suffix" : "" }, { "dropping-particle" : "V.", "family" : "Stanton", "given" : "Alice", "non-dropping-particle" : "", "parse-names" : false, "suffix" : "" }, { "dropping-particle" : "", "family" : "Thom", "given" : "Simon a.", "non-dropping-particle" : "", "parse-names" : false, "suffix" : "" }, { "dropping-particle" : "", "family" : "Chapman", "given" : "Neil", "non-dropping-particle" : "", "parse-names" : false, "suffix" : "" }, { "dropping-particle" : "", "family" : "Bharath", "given" : "Anil a.", "non-dropping-particle" : "", "parse-names" : false, "suffix" : "" }, { "dropping-particle" : "", "family" : "Parker", "given" : "Kim H.", "non-dropping-particle" : "", "parse-names" : false, "suffix" : "" } ], "container-title" : "IEEE Transactions on Biomedical Engineering", "id" : "ITEM-1", "issue" : "8", "issued" : { "date-parts" : [ [ "2002" ] ] }, "page" : "912-917", "title" : "Retinal vascular tree morphology: A semi-automatic quantification", "type" : "article-journal", "volume" : "49" }, "uris" : [ "http://www.mendeley.com/documents/?uuid=d2f57eaa-dca4-489c-9f82-212b65ae5287" ] } ], "mendeley" : { "formattedCitation" : "[7]", "plainTextFormattedCitation" : "[7]", "previouslyFormattedCitation" : "[7]" }, "properties" : { "noteIndex" : 0 }, "schema" : "https://github.com/citation-style-language/schema/raw/master/csl-citation.json" }</w:instrText>
      </w:r>
      <w:r>
        <w:fldChar w:fldCharType="separate"/>
      </w:r>
      <w:r w:rsidRPr="004432DF">
        <w:rPr>
          <w:noProof/>
        </w:rPr>
        <w:t>[7]</w:t>
      </w:r>
      <w:r>
        <w:fldChar w:fldCharType="end"/>
      </w:r>
      <w:r>
        <w:t>. Retinal blood vessel is the only part of the blood circulation that could be directly observed and studied in detail. Retinal imaging is</w:t>
      </w:r>
      <w:r w:rsidR="00E62985">
        <w:t xml:space="preserve"> further</w:t>
      </w:r>
      <w:r>
        <w:t xml:space="preserve"> used to determine re</w:t>
      </w:r>
      <w:r w:rsidR="00E62985">
        <w:t xml:space="preserve">tinal normality and to diagnose or </w:t>
      </w:r>
      <w:r>
        <w:t xml:space="preserve">monitor retinal abnormalities. Changes in width and tortuosity of the retinal blood vessel are believed as indicators for diabetic retinopathy risk level </w:t>
      </w:r>
      <w:r>
        <w:fldChar w:fldCharType="begin" w:fldLock="1"/>
      </w:r>
      <w:r>
        <w:instrText>ADDIN CSL_CITATION { "citationItems" : [ { "id" : "ITEM-1", "itemData" : { "DOI" : "10.1161/ATVBAHA.111.225219", "ISBN" : "1079-5642", "ISSN" : "10795642", "PMID" : "21659645", "abstract" : "To examine the association between cardiovascular risk factors and retinal arteriolar tortuosity in a multi-ethnic child population.", "author" : [ { "dropping-particle" : "", "family" : "Owen", "given" : "Christopher G.", "non-dropping-particle" : "", "parse-names" : false, "suffix" : "" }, { "dropping-particle" : "", "family" : "Rudnicka", "given" : "Alicja R.", "non-dropping-particle" : "", "parse-names" : false, "suffix" : "" }, { "dropping-particle" : "", "family" : "Nightingale", "given" : "Claire M.", "non-dropping-particle" : "", "parse-names" : false, "suffix" : "" }, { "dropping-particle" : "", "family" : "Mullen", "given" : "Robert", "non-dropping-particle" : "", "parse-names" : false, "suffix" : "" }, { "dropping-particle" : "", "family" : "Barman", "given" : "Sarah a.", "non-dropping-particle" : "", "parse-names" : false, "suffix" : "" }, { "dropping-particle" : "", "family" : "Sattar", "given" : "Naveed", "non-dropping-particle" : "", "parse-names" : false, "suffix" : "" }, { "dropping-particle" : "", "family" : "Cook", "given" : "Derek G.", "non-dropping-particle" : "", "parse-names" : false, "suffix" : "" }, { "dropping-particle" : "", "family" : "Whincup", "given" : "Peter H.", "non-dropping-particle" : "", "parse-names" : false, "suffix" : "" } ], "container-title" : "Arteriosclerosis, Thrombosis, and Vascular Biology", "id" : "ITEM-1", "issue" : "8", "issued" : { "date-parts" : [ [ "2011" ] ] }, "page" : "1933-1938", "title" : "Retinal arteriolar tortuosity and cardiovascular risk factors in a multi-ethnic population study of 10-year-old children; The child heart and health study in England (CHASE)", "type" : "article-journal", "volume" : "31" }, "uris" : [ "http://www.mendeley.com/documents/?uuid=19287c25-6573-46fb-9032-c30e06c6b9c3" ] } ], "mendeley" : { "formattedCitation" : "[8]", "plainTextFormattedCitation" : "[8]", "previouslyFormattedCitation" : "[8]" }, "properties" : { "noteIndex" : 0 }, "schema" : "https://github.com/citation-style-language/schema/raw/master/csl-citation.json" }</w:instrText>
      </w:r>
      <w:r>
        <w:fldChar w:fldCharType="separate"/>
      </w:r>
      <w:r w:rsidRPr="004432DF">
        <w:rPr>
          <w:noProof/>
        </w:rPr>
        <w:t>[8]</w:t>
      </w:r>
      <w:r>
        <w:fldChar w:fldCharType="end"/>
      </w:r>
      <w:r>
        <w:t>.</w:t>
      </w:r>
    </w:p>
    <w:p w14:paraId="16F96825" w14:textId="2E69FAD9" w:rsidR="000B7072" w:rsidRDefault="000B7072" w:rsidP="000B7072">
      <w:pPr>
        <w:pStyle w:val="Els-body-text"/>
        <w:keepNext w:val="0"/>
        <w:widowControl w:val="0"/>
      </w:pPr>
      <w:r>
        <w:t>Various researches regarding to blood vessel detection using advanced methods have been</w:t>
      </w:r>
      <w:r w:rsidR="00940D28">
        <w:t xml:space="preserve"> </w:t>
      </w:r>
      <w:r>
        <w:t xml:space="preserve">conducted by researchers in the last few years. From those researches, it may be concluded that blood vessel detection for diabetic retinopathy diagnosis in digital fundus image basically consists of three steps </w:t>
      </w:r>
      <w:r w:rsidRPr="005F00B9">
        <w:t>procedures</w:t>
      </w:r>
      <w:r w:rsidR="00E62985">
        <w:t>;</w:t>
      </w:r>
      <w:r>
        <w:t xml:space="preserve"> pre-processing, segmentation, and post-processing.</w:t>
      </w:r>
    </w:p>
    <w:p w14:paraId="69855834" w14:textId="6F54E6F7" w:rsidR="000B7072" w:rsidRPr="001C01BB" w:rsidRDefault="000B7072" w:rsidP="006A7A2C">
      <w:pPr>
        <w:pStyle w:val="Els-body-text"/>
        <w:keepNext w:val="0"/>
        <w:widowControl w:val="0"/>
      </w:pPr>
      <w:r>
        <w:t>This paper is compiled in the following arrangement. In the first section contains elaboration of blood vessel detection on diabetic retinopathy. Afterwards, the second section will explain the used database and method components that used in blood vessel segmentation, such as pre-processing, segmentation, and post-processing. Finally, the last section will draw the conclusion.</w:t>
      </w:r>
    </w:p>
    <w:p w14:paraId="3B95C172" w14:textId="77777777" w:rsidR="000B7072" w:rsidRPr="00EA5F5E" w:rsidRDefault="000B7072" w:rsidP="000B7072">
      <w:pPr>
        <w:pStyle w:val="Els-1storder-head"/>
        <w:keepNext w:val="0"/>
        <w:widowControl w:val="0"/>
      </w:pPr>
      <w:r>
        <w:t>Materials and Methods</w:t>
      </w:r>
    </w:p>
    <w:p w14:paraId="7B2B043C" w14:textId="77777777" w:rsidR="000B7072" w:rsidRDefault="000B7072" w:rsidP="000B7072">
      <w:pPr>
        <w:pStyle w:val="Els-2ndorder-head"/>
        <w:keepNext w:val="0"/>
        <w:widowControl w:val="0"/>
        <w:spacing w:before="0" w:after="0"/>
        <w:ind w:hanging="284"/>
      </w:pPr>
      <w:r>
        <w:t>Retinal Image Database</w:t>
      </w:r>
    </w:p>
    <w:p w14:paraId="508B602E" w14:textId="77777777" w:rsidR="00D827DC" w:rsidRPr="00D827DC" w:rsidRDefault="00D827DC" w:rsidP="00D827DC">
      <w:pPr>
        <w:pStyle w:val="Els-body-text"/>
      </w:pPr>
    </w:p>
    <w:p w14:paraId="3C4E5920" w14:textId="09C99DAF" w:rsidR="000B7072" w:rsidRDefault="000B7072" w:rsidP="000B7072">
      <w:pPr>
        <w:pStyle w:val="Els-body-text"/>
        <w:keepNext w:val="0"/>
        <w:widowControl w:val="0"/>
      </w:pPr>
      <w:r>
        <w:t xml:space="preserve">The first step in image analysis process is to determine the retinal image to be analyzed. Retinal image may be collected </w:t>
      </w:r>
      <w:r>
        <w:lastRenderedPageBreak/>
        <w:t xml:space="preserve">from direct image shooting or from publicly available database. Some database </w:t>
      </w:r>
      <w:r w:rsidR="00FF429A">
        <w:t>which</w:t>
      </w:r>
      <w:r>
        <w:t xml:space="preserve"> </w:t>
      </w:r>
      <w:r w:rsidR="00FF429A">
        <w:t>are</w:t>
      </w:r>
      <w:r>
        <w:t xml:space="preserve"> available for retinal image processing</w:t>
      </w:r>
      <w:r w:rsidR="00FF429A">
        <w:t>,</w:t>
      </w:r>
      <w:r>
        <w:t xml:space="preserve"> are as follows:</w:t>
      </w:r>
    </w:p>
    <w:p w14:paraId="24BDE6AF" w14:textId="77777777" w:rsidR="000B7072" w:rsidRPr="00920B2F" w:rsidRDefault="000B7072" w:rsidP="000B7072">
      <w:pPr>
        <w:pStyle w:val="Els-3rdorder-head"/>
      </w:pPr>
      <w:r>
        <w:t>DRIVE Database</w:t>
      </w:r>
    </w:p>
    <w:p w14:paraId="24479B0C" w14:textId="77777777" w:rsidR="000B7072" w:rsidRPr="00920B2F" w:rsidRDefault="000B7072" w:rsidP="000B7072">
      <w:pPr>
        <w:pStyle w:val="Els-body-text"/>
        <w:keepNext w:val="0"/>
        <w:widowControl w:val="0"/>
      </w:pPr>
      <w:r>
        <w:t>DRIVE (</w:t>
      </w:r>
      <w:r w:rsidRPr="00920B2F">
        <w:t>Digital Retinal Image for Vessel Extraction</w:t>
      </w:r>
      <w:r>
        <w:t xml:space="preserve">) is a fundus image database which available for public. Fundus images in this database were collected through diabetic retinopathy screening program in Netherland, from 453 people in the age of 31-86 years old. Fundus images in this database sums up to 40 images with 20 training and 20 testing images </w:t>
      </w:r>
      <w:r>
        <w:fldChar w:fldCharType="begin" w:fldLock="1"/>
      </w:r>
      <w:r>
        <w:instrText>ADDIN CSL_CITATION { "citationItems" : [ { "id" : "ITEM-1", "itemData" : { "DOI" : "10.1109/CIPECH.2014.7019098", "ISBN" : "9781479958719", "abstract" : "With the emerging computation techniques in the field of medical science such as in Ophthalmology; it is often required an automated technique for identification of pathological condition such as diabetic retinopathy which might cause serious problems like blindness. Retinal diseases are often characterized by modification in retinal vessels. Retinal blood vessels observed with fundus imaging provides important indicators not only for clinical diagnosis and treatment of eye diseases but also for systemic diseases such as diabetes, hypertension etc. which manifest themselves in the retina. Quantitative structural analysis of the retinal vasculature not only helps in the diagnosis of retinopathies but also provides potential biomarkers of systemic diseases. Such as arteriole to venule width ratio (AVR) is a parameter indicative of microvascular health and systemic disease. In this paper we performed retinal vessel's pixel classification into arterioles and venules using Neural Network on DRIVE database. Two types of feed-forward Neural Network are used: Back Propagation Network (BPN) and Probabilistic Neural Network (PNN). BPN gives 83.9% and where as PNN gives 85.1% pixel classification on 20 images. The ROC curve for BPN and PNN has value 0.83 and 0.87 respectively for the DRIVE dataset.", "author" : [ { "dropping-particle" : "", "family" : "Chhabra", "given" : "Smriti", "non-dropping-particle" : "", "parse-names" : false, "suffix" : "" }, { "dropping-particle" : "", "family" : "Bhushan", "given" : "Bharat", "non-dropping-particle" : "", "parse-names" : false, "suffix" : "" } ], "container-title" : "Proceedings of the International Conference on Innovative Applications of Computational Intelligence on Power, Energy and Controls with Their Impact on Humanity, CIPECH 2014", "id" : "ITEM-1", "issue" : "November", "issued" : { "date-parts" : [ [ "2014" ] ] }, "page" : "59-62", "title" : "Supervised pixel classification into arteries and veins of retinal images", "type" : "article-journal" }, "uris" : [ "http://www.mendeley.com/documents/?uuid=a63de880-4a50-4013-a579-a97b408e81ee" ] } ], "mendeley" : { "formattedCitation" : "[9]", "plainTextFormattedCitation" : "[9]", "previouslyFormattedCitation" : "[9]" }, "properties" : { "noteIndex" : 0 }, "schema" : "https://github.com/citation-style-language/schema/raw/master/csl-citation.json" }</w:instrText>
      </w:r>
      <w:r>
        <w:fldChar w:fldCharType="separate"/>
      </w:r>
      <w:r w:rsidRPr="004432DF">
        <w:rPr>
          <w:noProof/>
        </w:rPr>
        <w:t>[9]</w:t>
      </w:r>
      <w:r>
        <w:fldChar w:fldCharType="end"/>
      </w:r>
      <w:r>
        <w:t>.</w:t>
      </w:r>
    </w:p>
    <w:p w14:paraId="6A13DC2C" w14:textId="77777777" w:rsidR="000B7072" w:rsidRDefault="000B7072" w:rsidP="000B7072">
      <w:pPr>
        <w:pStyle w:val="Els-3rdorder-head"/>
      </w:pPr>
      <w:r>
        <w:t>STARE Database</w:t>
      </w:r>
    </w:p>
    <w:p w14:paraId="16F26266" w14:textId="77777777" w:rsidR="000B7072" w:rsidRPr="00937327" w:rsidRDefault="000B7072" w:rsidP="000B7072">
      <w:pPr>
        <w:pStyle w:val="Els-body-text"/>
        <w:keepNext w:val="0"/>
        <w:widowControl w:val="0"/>
      </w:pPr>
      <w:r w:rsidRPr="00937327">
        <w:t xml:space="preserve">STARE Database contains 20 images for blood vessel segmentation, </w:t>
      </w:r>
      <w:r>
        <w:t xml:space="preserve">and </w:t>
      </w:r>
      <w:r w:rsidRPr="00937327">
        <w:t xml:space="preserve">10 of </w:t>
      </w:r>
      <w:r>
        <w:t xml:space="preserve">them are </w:t>
      </w:r>
      <w:r w:rsidRPr="00937327">
        <w:t>contain</w:t>
      </w:r>
      <w:r>
        <w:t xml:space="preserve"> the</w:t>
      </w:r>
      <w:r w:rsidRPr="00937327">
        <w:t xml:space="preserve"> pathology. Image size on this database is 605x700 pixels with 8 bit per color channel</w:t>
      </w:r>
      <w:r>
        <w:t xml:space="preserve"> </w:t>
      </w:r>
      <w:r>
        <w:fldChar w:fldCharType="begin" w:fldLock="1"/>
      </w:r>
      <w:r>
        <w:instrText>ADDIN CSL_CITATION { "citationItems" : [ { "id" : "ITEM-1", "itemData" : { "DOI" : "10.1109/TMI.2015.2409024", "ISSN" : "0278-0062", "author" : [ { "dropping-particle" : "", "family" : "Zhao", "given" : "Yitian", "non-dropping-particle" : "", "parse-names" : false, "suffix" : "" }, { "dropping-particle" : "", "family" : "Rada", "given" : "Lavdie", "non-dropping-particle" : "", "parse-names" : false, "suffix" : "" }, { "dropping-particle" : "", "family" : "Chen", "given" : "Ke", "non-dropping-particle" : "", "parse-names" : false, "suffix" : "" }, { "dropping-particle" : "", "family" : "Harding", "given" : "Simon", "non-dropping-particle" : "", "parse-names" : false, "suffix" : "" }, { "dropping-particle" : "", "family" : "Zheng", "given" : "Yalin", "non-dropping-particle" : "", "parse-names" : false, "suffix" : "" } ], "container-title" : "IEEE Transactions on Medical Imaging", "id" : "ITEM-1", "issue" : "c", "issued" : { "date-parts" : [ [ "2015" ] ] }, "page" : "1-1", "title" : "Automated Vessel Segmentation Using Infinite Perimeter Active Contour Model with Hybrid Region Information with Application to Retina Images", "type" : "article-journal", "volume" : "0062" }, "uris" : [ "http://www.mendeley.com/documents/?uuid=25d3716d-3e57-4550-821a-f34a44a1b683", "http://www.mendeley.com/documents/?uuid=4c6301cf-76b4-4e31-84a1-1cf0eddb97a4" ] } ], "mendeley" : { "formattedCitation" : "[10]", "plainTextFormattedCitation" : "[10]", "previouslyFormattedCitation" : "[10]" }, "properties" : { "noteIndex" : 0 }, "schema" : "https://github.com/citation-style-language/schema/raw/master/csl-citation.json" }</w:instrText>
      </w:r>
      <w:r>
        <w:fldChar w:fldCharType="separate"/>
      </w:r>
      <w:r w:rsidRPr="004432DF">
        <w:rPr>
          <w:noProof/>
        </w:rPr>
        <w:t>[10]</w:t>
      </w:r>
      <w:r>
        <w:fldChar w:fldCharType="end"/>
      </w:r>
      <w:r>
        <w:t>.</w:t>
      </w:r>
    </w:p>
    <w:p w14:paraId="2F9939E0" w14:textId="13DF886F" w:rsidR="000B7072" w:rsidRDefault="00C73AFF" w:rsidP="00C73AFF">
      <w:pPr>
        <w:pStyle w:val="Els-3rdorder-head"/>
      </w:pPr>
      <w:r>
        <w:t>ARIA Online</w:t>
      </w:r>
    </w:p>
    <w:p w14:paraId="39B06A3B" w14:textId="49FB367D" w:rsidR="00C73AFF" w:rsidRPr="00E6407E" w:rsidRDefault="00C73AFF" w:rsidP="00C73AFF">
      <w:pPr>
        <w:pStyle w:val="Els-body-text"/>
        <w:keepNext w:val="0"/>
        <w:widowControl w:val="0"/>
      </w:pPr>
      <w:r w:rsidRPr="00E6407E">
        <w:t>This database</w:t>
      </w:r>
      <w:r>
        <w:t xml:space="preserve"> was recorded in 2006 in a research collaboration between St. Paul’s Eye Unit, Royal Liverpool </w:t>
      </w:r>
      <w:r w:rsidRPr="005B3775">
        <w:t>University H</w:t>
      </w:r>
      <w:r>
        <w:t>ospital Trust, Liverpool, UK, and the Department of Ophthal</w:t>
      </w:r>
      <w:r w:rsidRPr="005B3775">
        <w:t>mology, Clinical Sciences, University of Liverpool, Liverpool, UK</w:t>
      </w:r>
      <w:r>
        <w:t xml:space="preserve">. The database consists of three groups: 92 images of age based macula degeneration group, 59 images of retinas that are infected with diabetes group, and 61 images of control group. Standard references used in this database are blood vessel, optical disc, and location of fovea. Images on this database are RGB images with 768x576 pixels with TIFF format </w:t>
      </w:r>
      <w:r>
        <w:fldChar w:fldCharType="begin" w:fldLock="1"/>
      </w:r>
      <w:r>
        <w:instrText>ADDIN CSL_CITATION { "citationItems" : [ { "id" : "ITEM-1", "itemData" : { "DOI" : "10.1016/j.cmpb.2012.03.009", "ISSN" : "0169-2607", "author" : [ { "dropping-particle" : "", "family" : "Owen", "given" : "C G", "non-dropping-particle" : "", "parse-names" : false, "suffix" : "" }, { "dropping-particle" : "", "family" : "Barman", "given" : "S A", "non-dropping-particle" : "", "parse-names" : false, "suffix" : "" } ], "container-title" : "Computer Methods and Programs in Biomedicine", "id" : "ITEM-1", "issue" : "1", "issued" : { "date-parts" : [ [ "2012" ] ] }, "page" : "407-433", "publisher" : "Elsevier Ireland Ltd", "title" : "Blood vessel segmentation methodologies in retinal images \u2013 A survey", "type" : "article-journal", "volume" : "108" }, "uris" : [ "http://www.mendeley.com/documents/?uuid=20688050-9ff9-4b50-8444-52f49a004875" ] } ], "mendeley" : { "formattedCitation" : "[11]", "plainTextFormattedCitation" : "[11]", "previouslyFormattedCitation" : "[11]" }, "properties" : { "noteIndex" : 0 }, "schema" : "https://github.com/citation-style-language/schema/raw/master/csl-citation.json" }</w:instrText>
      </w:r>
      <w:r>
        <w:fldChar w:fldCharType="separate"/>
      </w:r>
      <w:r w:rsidRPr="004432DF">
        <w:rPr>
          <w:noProof/>
        </w:rPr>
        <w:t>[11]</w:t>
      </w:r>
      <w:r>
        <w:fldChar w:fldCharType="end"/>
      </w:r>
      <w:r>
        <w:t>.</w:t>
      </w:r>
    </w:p>
    <w:p w14:paraId="244E053E" w14:textId="77777777" w:rsidR="000B7072" w:rsidRPr="00920B2F" w:rsidRDefault="000B7072" w:rsidP="000B7072">
      <w:pPr>
        <w:pStyle w:val="Els-3rdorder-head"/>
      </w:pPr>
      <w:r w:rsidRPr="00920B2F">
        <w:t>ImageRet</w:t>
      </w:r>
    </w:p>
    <w:p w14:paraId="602BDE35" w14:textId="01262AC6" w:rsidR="000B7072" w:rsidRPr="00EA0210" w:rsidRDefault="000B7072" w:rsidP="000B7072">
      <w:pPr>
        <w:pStyle w:val="Els-body-text"/>
        <w:keepNext w:val="0"/>
        <w:widowControl w:val="0"/>
      </w:pPr>
      <w:r w:rsidRPr="00920B2F">
        <w:t xml:space="preserve">This database was </w:t>
      </w:r>
      <w:r>
        <w:t>recorded in</w:t>
      </w:r>
      <w:r w:rsidRPr="00920B2F">
        <w:t xml:space="preserve"> 2008 and divided into two sub databases namely, DIARETDB0 and DIARETDB1. DIARETDB0 contains 130 retina images, 20 of them are normal images while the other 110 are images with various symptoms of diabetic retinopathy. Meanwhile, DIARETDB1 consists of 89 retina images with 5 healthy images and 84 images with light symptoms of diabetic retinopathy. These sub databases were determined by diabetic retinopathy symptoms such as microaneurysms, hemorrhages, hard exudates</w:t>
      </w:r>
      <w:r w:rsidR="003A651F">
        <w:t>, and soft exudates. Image size</w:t>
      </w:r>
      <w:r w:rsidRPr="00920B2F">
        <w:t xml:space="preserve"> on the database is 1500x1152 </w:t>
      </w:r>
      <w:r w:rsidR="003A651F">
        <w:t>in</w:t>
      </w:r>
      <w:r w:rsidRPr="00920B2F">
        <w:t xml:space="preserve"> PNG format</w:t>
      </w:r>
      <w:r>
        <w:t xml:space="preserve"> </w:t>
      </w:r>
      <w:r>
        <w:fldChar w:fldCharType="begin" w:fldLock="1"/>
      </w:r>
      <w:r>
        <w:instrText>ADDIN CSL_CITATION { "citationItems" : [ { "id" : "ITEM-1", "itemData" : { "DOI" : "10.1016/j.cmpb.2012.03.009", "ISSN" : "0169-2607", "author" : [ { "dropping-particle" : "", "family" : "Owen", "given" : "C G", "non-dropping-particle" : "", "parse-names" : false, "suffix" : "" }, { "dropping-particle" : "", "family" : "Barman", "given" : "S A", "non-dropping-particle" : "", "parse-names" : false, "suffix" : "" } ], "container-title" : "Computer Methods and Programs in Biomedicine", "id" : "ITEM-1", "issue" : "1", "issued" : { "date-parts" : [ [ "2012" ] ] }, "page" : "407-433", "publisher" : "Elsevier Ireland Ltd", "title" : "Blood vessel segmentation methodologies in retinal images \u2013 A survey", "type" : "article-journal", "volume" : "108" }, "uris" : [ "http://www.mendeley.com/documents/?uuid=20688050-9ff9-4b50-8444-52f49a004875" ] } ], "mendeley" : { "formattedCitation" : "[11]", "plainTextFormattedCitation" : "[11]", "previouslyFormattedCitation" : "[11]" }, "properties" : { "noteIndex" : 0 }, "schema" : "https://github.com/citation-style-language/schema/raw/master/csl-citation.json" }</w:instrText>
      </w:r>
      <w:r>
        <w:fldChar w:fldCharType="separate"/>
      </w:r>
      <w:r w:rsidRPr="004432DF">
        <w:rPr>
          <w:noProof/>
        </w:rPr>
        <w:t>[11]</w:t>
      </w:r>
      <w:r>
        <w:fldChar w:fldCharType="end"/>
      </w:r>
      <w:r>
        <w:t>.</w:t>
      </w:r>
    </w:p>
    <w:p w14:paraId="0DF88A6C" w14:textId="77777777" w:rsidR="000B7072" w:rsidRPr="00920B2F" w:rsidRDefault="000B7072" w:rsidP="000B7072">
      <w:pPr>
        <w:pStyle w:val="Els-3rdorder-head"/>
        <w:rPr>
          <w:i w:val="0"/>
        </w:rPr>
      </w:pPr>
      <w:r w:rsidRPr="00920B2F">
        <w:rPr>
          <w:i w:val="0"/>
        </w:rPr>
        <w:t>Messidor</w:t>
      </w:r>
    </w:p>
    <w:p w14:paraId="12E30BAE" w14:textId="276D9951" w:rsidR="000B7072" w:rsidRPr="00920B2F" w:rsidRDefault="000B7072" w:rsidP="000B7072">
      <w:pPr>
        <w:pStyle w:val="Els-body-text"/>
        <w:keepNext w:val="0"/>
        <w:widowControl w:val="0"/>
      </w:pPr>
      <w:r w:rsidRPr="00920B2F">
        <w:t>Messidor project database is the largest database with 1200 retina images. These images wer</w:t>
      </w:r>
      <w:r>
        <w:t>e collected from 3 different ophth</w:t>
      </w:r>
      <w:r w:rsidRPr="00920B2F">
        <w:t>a</w:t>
      </w:r>
      <w:r>
        <w:t>l</w:t>
      </w:r>
      <w:r w:rsidRPr="00920B2F">
        <w:t>mology</w:t>
      </w:r>
      <w:r>
        <w:t xml:space="preserve"> </w:t>
      </w:r>
      <w:r w:rsidRPr="00920B2F">
        <w:t>department with the resolutions of 1440x960, 2240x1488, and 2304x1536 pixels. Images in this database were saved in TIFF format. Out of 1200 images, there are 800 images with pupil dilation</w:t>
      </w:r>
      <w:r>
        <w:t xml:space="preserve"> </w:t>
      </w:r>
      <w:r>
        <w:fldChar w:fldCharType="begin" w:fldLock="1"/>
      </w:r>
      <w:r w:rsidR="002A069F">
        <w:instrText>ADDIN CSL_CITATION { "citationItems" : [ { "id" : "ITEM-1", "itemData" : { "DOI" : "10.5566/ias.1155", "author" : [ { "dropping-particle" : "", "family" : "Ecenci\u00e8re", "given" : "E Tienne D", "non-dropping-particle" : "", "parse-names" : false, "suffix" : "" }, { "dropping-particle" : "", "family" : "Hang", "given" : "X Iwei Z", "non-dropping-particle" : "", "parse-names" : false, "suffix" : "" }, { "dropping-particle" : "", "family" : "Azuguel", "given" : "G U Y C", "non-dropping-particle" : "", "parse-names" : false, "suffix" : "" }, { "dropping-particle" : "", "family" : "A\u00ff", "given" : "B Runo L", "non-dropping-particle" : "", "parse-names" : false, "suffix" : "" }, { "dropping-particle" : "", "family" : "\u00c9atrice", "given" : "B", "non-dropping-particle" : "", "parse-names" : false, "suffix" : "" }, { "dropping-particle" : "", "family" : "Ochener", "given" : "C", "non-dropping-particle" : "", "parse-names" : false, "suffix" : "" }, { "dropping-particle" : "", "family" : "Rone", "given" : "C Aroline T", "non-dropping-particle" : "", "parse-names" : false, "suffix" : "" }, { "dropping-particle" : "", "family" : "Ain", "given" : "P Hilippe G", "non-dropping-particle" : "", "parse-names" : false, "suffix" : "" }, { "dropping-particle" : "", "family" : "Ichard", "given" : "J O H N", "non-dropping-particle" : "", "parse-names" : false, "suffix" : "" }, { "dropping-particle" : "", "family" : "Arela", "given" : "O Rd\u00f3\u00f1ez", "non-dropping-particle" : "", "parse-names" : false, "suffix" : "" }, { "dropping-particle" : "", "family" : "Assin", "given" : "P Ascale M", "non-dropping-particle" : "", "parse-names" : false, "suffix" : "" }, { "dropping-particle" : "", "family" : "Rginay", "given" : "A L I E", "non-dropping-particle" : "", "parse-names" : false, "suffix" : "" }, { "dropping-particle" : "", "family" : "Harton", "given" : "B \u00c9atrice C", "non-dropping-particle" : "", "parse-names" : false, "suffix" : "" }, { "dropping-particle" : "", "family" : "Lein", "given" : "J E A N Laude K", "non-dropping-particle" : "", "parse-names" : false, "suffix" : "" } ], "id" : "ITEM-1", "issued" : { "date-parts" : [ [ "2014" ] ] }, "page" : "231-234", "title" : "Feedback on a publicly distributed image database: the messidor database", "type" : "article-journal" }, "uris" : [ "http://www.mendeley.com/documents/?uuid=d9fda673-44a3-4f81-854b-980ab412ee81" ] } ], "mendeley" : { "formattedCitation" : "[12]", "plainTextFormattedCitation" : "[12]", "previouslyFormattedCitation" : "[12]" }, "properties" : { "noteIndex" : 0 }, "schema" : "https://github.com/citation-style-language/schema/raw/master/csl-citation.json" }</w:instrText>
      </w:r>
      <w:r>
        <w:fldChar w:fldCharType="separate"/>
      </w:r>
      <w:r w:rsidRPr="004432DF">
        <w:rPr>
          <w:noProof/>
        </w:rPr>
        <w:t>[12]</w:t>
      </w:r>
      <w:r>
        <w:fldChar w:fldCharType="end"/>
      </w:r>
      <w:r>
        <w:t>.</w:t>
      </w:r>
    </w:p>
    <w:p w14:paraId="2B43DFC3" w14:textId="77777777" w:rsidR="000B7072" w:rsidRPr="00920B2F" w:rsidRDefault="000B7072" w:rsidP="000B7072">
      <w:pPr>
        <w:pStyle w:val="Els-3rdorder-head"/>
      </w:pPr>
      <w:r w:rsidRPr="00920B2F">
        <w:t>Review Database</w:t>
      </w:r>
    </w:p>
    <w:p w14:paraId="65EC159A" w14:textId="77777777" w:rsidR="000B7072" w:rsidRPr="00920B2F" w:rsidRDefault="000B7072" w:rsidP="000B7072">
      <w:pPr>
        <w:pStyle w:val="Els-body-text"/>
        <w:keepNext w:val="0"/>
        <w:widowControl w:val="0"/>
      </w:pPr>
      <w:r w:rsidRPr="00920B2F">
        <w:t>This database contains retinal blood vessel images</w:t>
      </w:r>
      <w:r>
        <w:t xml:space="preserve"> which</w:t>
      </w:r>
      <w:r w:rsidRPr="00920B2F">
        <w:t xml:space="preserve"> used to estimate blood vessel’s width. This database was made by Department of Computing and Informatics, University of Lincoln, Lincoln, UK in 2008</w:t>
      </w:r>
      <w:r>
        <w:t xml:space="preserve"> </w:t>
      </w:r>
      <w:r>
        <w:fldChar w:fldCharType="begin" w:fldLock="1"/>
      </w:r>
      <w:r>
        <w:instrText>ADDIN CSL_CITATION { "citationItems" : [ { "id" : "ITEM-1", "itemData" : { "DOI" : "10.1016/j.patcog.2012.08.009", "ISSN" : "00313203", "author" : [ { "dropping-particle" : "", "family" : "Nguyen", "given" : "Uyen T.V.", "non-dropping-particle" : "", "parse-names" : false, "suffix" : "" }, { "dropping-particle" : "", "family" : "Bhuiyan", "given" : "Alauddin", "non-dropping-particle" : "", "parse-names" : false, "suffix" : "" }, { "dropping-particle" : "", "family" : "Park", "given" : "Laurence a.F.", "non-dropping-particle" : "", "parse-names" : false, "suffix" : "" }, { "dropping-particle" : "", "family" : "Ramamohanarao", "given" : "Kotagiri", "non-dropping-particle" : "", "parse-names" : false, "suffix" : "" } ], "container-title" : "Pattern Recognition", "id" : "ITEM-1", "issue" : "3", "issued" : { "date-parts" : [ [ "2013" ] ] }, "page" : "703-715", "publisher" : "Elsevier", "title" : "An effective retinal blood vessel segmentation method using multi-scale line detection", "type" : "article-journal", "volume" : "46" }, "uris" : [ "http://www.mendeley.com/documents/?uuid=f9e6f6f8-0809-490b-8156-43effe88cbae" ] } ], "mendeley" : { "formattedCitation" : "[13]", "plainTextFormattedCitation" : "[13]", "previouslyFormattedCitation" : "[13]" }, "properties" : { "noteIndex" : 0 }, "schema" : "https://github.com/citation-style-language/schema/raw/master/csl-citation.json" }</w:instrText>
      </w:r>
      <w:r>
        <w:fldChar w:fldCharType="separate"/>
      </w:r>
      <w:r w:rsidRPr="004432DF">
        <w:rPr>
          <w:noProof/>
        </w:rPr>
        <w:t>[13]</w:t>
      </w:r>
      <w:r>
        <w:fldChar w:fldCharType="end"/>
      </w:r>
      <w:r>
        <w:t>.</w:t>
      </w:r>
    </w:p>
    <w:p w14:paraId="2D05A603" w14:textId="77777777" w:rsidR="000B7072" w:rsidRPr="00920B2F" w:rsidRDefault="000B7072" w:rsidP="000B7072">
      <w:pPr>
        <w:pStyle w:val="Els-3rdorder-head"/>
      </w:pPr>
      <w:r w:rsidRPr="00920B2F">
        <w:t>ROC Microaneurysm Set</w:t>
      </w:r>
    </w:p>
    <w:p w14:paraId="4CBE9E9A" w14:textId="2EFE1429" w:rsidR="000B7072" w:rsidRPr="00937327" w:rsidRDefault="000B7072" w:rsidP="000B7072">
      <w:pPr>
        <w:pStyle w:val="Els-body-text"/>
        <w:keepNext w:val="0"/>
        <w:widowControl w:val="0"/>
      </w:pPr>
      <w:r>
        <w:t>This database cons</w:t>
      </w:r>
      <w:r w:rsidRPr="00937327">
        <w:t xml:space="preserve">ists of 100 colored </w:t>
      </w:r>
      <w:r>
        <w:t>fundus images with microaneurysm</w:t>
      </w:r>
      <w:r w:rsidRPr="00937327">
        <w:t xml:space="preserve">. The images in this database are 768x576, 1058x1061, and 1389x1383 pixels </w:t>
      </w:r>
      <w:r w:rsidR="003A651F">
        <w:t>in</w:t>
      </w:r>
      <w:r w:rsidRPr="00937327">
        <w:t xml:space="preserve"> JPEG format</w:t>
      </w:r>
      <w:r>
        <w:t xml:space="preserve"> </w:t>
      </w:r>
      <w:r>
        <w:fldChar w:fldCharType="begin" w:fldLock="1"/>
      </w:r>
      <w:r>
        <w:instrText>ADDIN CSL_CITATION { "citationItems" : [ { "id" : "ITEM-1", "itemData" : { "DOI" : "10.1016/j.cmpb.2012.03.009", "ISSN" : "0169-2607", "author" : [ { "dropping-particle" : "", "family" : "Owen", "given" : "C G", "non-dropping-particle" : "", "parse-names" : false, "suffix" : "" }, { "dropping-particle" : "", "family" : "Barman", "given" : "S A", "non-dropping-particle" : "", "parse-names" : false, "suffix" : "" } ], "container-title" : "Computer Methods and Programs in Biomedicine", "id" : "ITEM-1", "issue" : "1", "issued" : { "date-parts" : [ [ "2012" ] ] }, "page" : "407-433", "publisher" : "Elsevier Ireland Ltd", "title" : "Blood vessel segmentation methodologies in retinal images \u2013 A survey", "type" : "article-journal", "volume" : "108" }, "uris" : [ "http://www.mendeley.com/documents/?uuid=20688050-9ff9-4b50-8444-52f49a004875" ] } ], "mendeley" : { "formattedCitation" : "[11]", "plainTextFormattedCitation" : "[11]", "previouslyFormattedCitation" : "[11]" }, "properties" : { "noteIndex" : 0 }, "schema" : "https://github.com/citation-style-language/schema/raw/master/csl-citation.json" }</w:instrText>
      </w:r>
      <w:r>
        <w:fldChar w:fldCharType="separate"/>
      </w:r>
      <w:r w:rsidRPr="004432DF">
        <w:rPr>
          <w:noProof/>
        </w:rPr>
        <w:t>[11]</w:t>
      </w:r>
      <w:r>
        <w:fldChar w:fldCharType="end"/>
      </w:r>
      <w:r>
        <w:t>.</w:t>
      </w:r>
    </w:p>
    <w:p w14:paraId="47D747CC" w14:textId="77777777" w:rsidR="000B7072" w:rsidRPr="00920B2F" w:rsidRDefault="000B7072" w:rsidP="000B7072">
      <w:pPr>
        <w:pStyle w:val="Els-3rdorder-head"/>
      </w:pPr>
      <w:r w:rsidRPr="00920B2F">
        <w:t>VICAVR database</w:t>
      </w:r>
    </w:p>
    <w:p w14:paraId="28EA2C63" w14:textId="36798EB7" w:rsidR="000B7072" w:rsidRPr="00937327" w:rsidRDefault="000B7072" w:rsidP="000B7072">
      <w:pPr>
        <w:pStyle w:val="Els-body-text"/>
        <w:keepNext w:val="0"/>
        <w:widowControl w:val="0"/>
      </w:pPr>
      <w:r w:rsidRPr="00937327">
        <w:t>VICAVR database is a series of retina images used for AVR or Artery to Vena ratio. This database consists of 58 images with 768x584 pixels resolution</w:t>
      </w:r>
      <w:r>
        <w:t xml:space="preserve"> </w:t>
      </w:r>
      <w:r>
        <w:fldChar w:fldCharType="begin" w:fldLock="1"/>
      </w:r>
      <w:r w:rsidR="002A069F">
        <w:instrText>ADDIN CSL_CITATION { "citationItems" : [ { "id" : "ITEM-1", "itemData" : { "ISBN" : "9781424479290", "author" : [ { "dropping-particle" : "", "family" : "Relan", "given" : "D", "non-dropping-particle" : "", "parse-names" : false, "suffix" : "" }, { "dropping-particle" : "", "family" : "Macgillivray", "given" : "T", "non-dropping-particle" : "", "parse-names" : false, "suffix" : "" }, { "dropping-particle" : "", "family" : "Ballerini", "given" : "L", "non-dropping-particle" : "", "parse-names" : false, "suffix" : "" }, { "dropping-particle" : "", "family" : "Trucco", "given" : "E", "non-dropping-particle" : "", "parse-names" : false, "suffix" : "" } ], "id" : "ITEM-1", "issued" : { "date-parts" : [ [ "2014" ] ] }, "page" : "142-145", "title" : "Automatic retinal vessel classification using a least square- support vector machine in VAMPIRE *", "type" : "article-journal" }, "uris" : [ "http://www.mendeley.com/documents/?uuid=b4586d98-cd2e-4a67-b18e-1d4eb7323004" ] } ], "mendeley" : { "formattedCitation" : "[14]", "plainTextFormattedCitation" : "[14]", "previouslyFormattedCitation" : "[14]" }, "properties" : { "noteIndex" : 0 }, "schema" : "https://github.com/citation-style-language/schema/raw/master/csl-citation.json" }</w:instrText>
      </w:r>
      <w:r>
        <w:fldChar w:fldCharType="separate"/>
      </w:r>
      <w:r w:rsidRPr="004432DF">
        <w:rPr>
          <w:noProof/>
        </w:rPr>
        <w:t>[14]</w:t>
      </w:r>
      <w:r>
        <w:fldChar w:fldCharType="end"/>
      </w:r>
      <w:r>
        <w:t>.</w:t>
      </w:r>
    </w:p>
    <w:p w14:paraId="3AB58C2F" w14:textId="77777777" w:rsidR="000B7072" w:rsidRPr="00920B2F" w:rsidRDefault="000B7072" w:rsidP="000B7072">
      <w:pPr>
        <w:pStyle w:val="Els-3rdorder-head"/>
      </w:pPr>
      <w:r w:rsidRPr="00920B2F">
        <w:t>CHASE_DBI database</w:t>
      </w:r>
    </w:p>
    <w:p w14:paraId="61CFC615" w14:textId="77777777" w:rsidR="000B7072" w:rsidRPr="00937327" w:rsidRDefault="000B7072" w:rsidP="000B7072">
      <w:pPr>
        <w:pStyle w:val="Els-body-text"/>
        <w:keepNext w:val="0"/>
        <w:widowControl w:val="0"/>
      </w:pPr>
      <w:r w:rsidRPr="00937327">
        <w:t>CHASE_DBI database is a dataset consist of 28 colored retinal fundus images from Child Heart and Health Study Program patients in England</w:t>
      </w:r>
      <w:r>
        <w:t xml:space="preserve"> </w:t>
      </w:r>
      <w:r>
        <w:fldChar w:fldCharType="begin" w:fldLock="1"/>
      </w:r>
      <w:r>
        <w:instrText>ADDIN CSL_CITATION { "citationItems" : [ { "id" : "ITEM-1", "itemData" : { "DOI" : "10.1109/SITIS.2012.29", "ISBN" : "978-1-4673-5152-2", "abstract" : "The diagnostic signature of many microvasculature diseases like diabetes mellitus, hypertension and arteriosclerosis includes the changes incurred in the diameter of retinal blood vessels. Therefore estimation of precise vascular widths is a critical and demanding process in automated retinal image analysis. This paper proposes an automated system to measure the vessel caliber in the retinal images of multi-ethnic school children. The diameter measurement is based on the detection of the centerline pixels from a vessel probability map image, determining the vessel orientation at these pixels, extracting the vessel segments and later using a two dimensional model, which is optimized to fit various types of intensity profiles of vessel segments. The width is then estimated from parameters of the optimized model. The method is also used to explore the relationship between the average vessel width and the background pigmentation of the retinal image by analyzing monochromatic representations of different color spaces.", "author" : [ { "dropping-particle" : "", "family" : "Fraz", "given" : "Muhammad Moazam", "non-dropping-particle" : "", "parse-names" : false, "suffix" : "" }, { "dropping-particle" : "", "family" : "Remagnino", "given" : "Paolo", "non-dropping-particle" : "", "parse-names" : false, "suffix" : "" }, { "dropping-particle" : "", "family" : "Hoppe", "given" : "Andreas", "non-dropping-particle" : "", "parse-names" : false, "suffix" : "" }, { "dropping-particle" : "", "family" : "Barman", "given" : "Sarah a.", "non-dropping-particle" : "", "parse-names" : false, "suffix" : "" }, { "dropping-particle" : "", "family" : "Rudnicka", "given" : "Alicja", "non-dropping-particle" : "", "parse-names" : false, "suffix" : "" }, { "dropping-particle" : "", "family" : "Owen", "given" : "Chris", "non-dropping-particle" : "", "parse-names" : false, "suffix" : "" }, { "dropping-particle" : "", "family" : "Whincup", "given" : "Peter", "non-dropping-particle" : "", "parse-names" : false, "suffix" : "" } ], "container-title" : "8th International Conference on Signal Image Technology and Internet Based Systems, SITIS 2012r", "id" : "ITEM-1", "issued" : { "date-parts" : [ [ "2012" ] ] }, "page" : "129-136", "title" : "A model based approach for vessel caliber measurement in retinal images", "type" : "article-journal" }, "uris" : [ "http://www.mendeley.com/documents/?uuid=c714240e-9a09-42a6-8745-015ce335b5c6", "http://www.mendeley.com/documents/?uuid=91f6faf6-adce-4ef3-b67e-ccd03f8aab64" ] } ], "mendeley" : { "formattedCitation" : "[15]", "plainTextFormattedCitation" : "[15]", "previouslyFormattedCitation" : "[15]" }, "properties" : { "noteIndex" : 0 }, "schema" : "https://github.com/citation-style-language/schema/raw/master/csl-citation.json" }</w:instrText>
      </w:r>
      <w:r>
        <w:fldChar w:fldCharType="separate"/>
      </w:r>
      <w:r w:rsidRPr="004432DF">
        <w:rPr>
          <w:noProof/>
        </w:rPr>
        <w:t>[15]</w:t>
      </w:r>
      <w:r>
        <w:fldChar w:fldCharType="end"/>
      </w:r>
      <w:r>
        <w:t>.</w:t>
      </w:r>
    </w:p>
    <w:p w14:paraId="7AEEF9C1" w14:textId="77777777" w:rsidR="000B7072" w:rsidRPr="00920B2F" w:rsidRDefault="000B7072" w:rsidP="000B7072">
      <w:pPr>
        <w:pStyle w:val="Els-3rdorder-head"/>
      </w:pPr>
      <w:r w:rsidRPr="00920B2F">
        <w:t>Retinal Vessel Tortuosity Dataset</w:t>
      </w:r>
    </w:p>
    <w:p w14:paraId="3CF0510F" w14:textId="64C12FC5" w:rsidR="000B7072" w:rsidRDefault="000B7072" w:rsidP="000B7072">
      <w:pPr>
        <w:pStyle w:val="Els-body-text"/>
        <w:keepNext w:val="0"/>
        <w:widowControl w:val="0"/>
      </w:pPr>
      <w:r>
        <w:t xml:space="preserve">Retinal Vessel Tortuosity (RET-TORT) </w:t>
      </w:r>
      <w:r w:rsidRPr="00937327">
        <w:t xml:space="preserve">dataset </w:t>
      </w:r>
      <w:r>
        <w:t>consist of</w:t>
      </w:r>
      <w:r w:rsidRPr="00937327">
        <w:t xml:space="preserve"> normal</w:t>
      </w:r>
      <w:r>
        <w:t xml:space="preserve"> and </w:t>
      </w:r>
      <w:r w:rsidR="003A651F">
        <w:t>hypertensive patient’s</w:t>
      </w:r>
      <w:r>
        <w:t xml:space="preserve"> retinal image </w:t>
      </w:r>
      <w:r w:rsidRPr="00937327">
        <w:t xml:space="preserve">and </w:t>
      </w:r>
      <w:r>
        <w:t xml:space="preserve">the </w:t>
      </w:r>
      <w:r w:rsidRPr="00937327">
        <w:t>information about manually estimated tortuosity</w:t>
      </w:r>
      <w:r w:rsidR="003A651F">
        <w:t>. T</w:t>
      </w:r>
      <w:r>
        <w:t>otal of the image</w:t>
      </w:r>
      <w:r w:rsidR="003A651F">
        <w:t>s</w:t>
      </w:r>
      <w:r>
        <w:t xml:space="preserve"> </w:t>
      </w:r>
      <w:r w:rsidR="003A651F">
        <w:t>are</w:t>
      </w:r>
      <w:r>
        <w:t xml:space="preserve">  </w:t>
      </w:r>
      <w:r w:rsidRPr="00937327">
        <w:t>60 retinal vessel</w:t>
      </w:r>
      <w:r>
        <w:t xml:space="preserve"> image </w:t>
      </w:r>
      <w:r>
        <w:fldChar w:fldCharType="begin" w:fldLock="1"/>
      </w:r>
      <w:r>
        <w:instrText>ADDIN CSL_CITATION { "citationItems" : [ { "id" : "ITEM-1", "itemData" : { "ISBN" : "9781424479290", "author" : [ { "dropping-particle" : "", "family" : "Lisowska", "given" : "Aneta", "non-dropping-particle" : "", "parse-names" : false, "suffix" : "" }, { "dropping-particle" : "", "family" : "Annunziata", "given" : "Roberto", "non-dropping-particle" : "", "parse-names" : false, "suffix" : "" }, { "dropping-particle" : "", "family" : "Loh", "given" : "Graeme Kenneth", "non-dropping-particle" : "", "parse-names" : false, "suffix" : "" }, { "dropping-particle" : "", "family" : "Karl", "given" : "David", "non-dropping-particle" : "", "parse-names" : false, "suffix" : "" }, { "dropping-particle" : "", "family" : "Trucco", "given" : "Emanuele", "non-dropping-particle" : "", "parse-names" : false, "suffix" : "" } ], "id" : "ITEM-1", "issued" : { "date-parts" : [ [ "2014" ] ] }, "page" : "5414-5417", "title" : "An Experimental Assessment of Five Indices of Retinal Vessel Tortuosity with the RET-TORT Public Dataset", "type" : "article-journal" }, "uris" : [ "http://www.mendeley.com/documents/?uuid=1e372b32-e241-4f86-975b-5114917ba0a9", "http://www.mendeley.com/documents/?uuid=59c819b9-cfe6-49fb-84be-8296fcb9ca39" ] } ], "mendeley" : { "formattedCitation" : "[16]", "plainTextFormattedCitation" : "[16]", "previouslyFormattedCitation" : "[16]" }, "properties" : { "noteIndex" : 0 }, "schema" : "https://github.com/citation-style-language/schema/raw/master/csl-citation.json" }</w:instrText>
      </w:r>
      <w:r>
        <w:fldChar w:fldCharType="separate"/>
      </w:r>
      <w:r w:rsidRPr="004432DF">
        <w:rPr>
          <w:noProof/>
        </w:rPr>
        <w:t>[16]</w:t>
      </w:r>
      <w:r>
        <w:fldChar w:fldCharType="end"/>
      </w:r>
      <w:r>
        <w:t>.</w:t>
      </w:r>
    </w:p>
    <w:p w14:paraId="1E3708AC" w14:textId="77777777" w:rsidR="00D827DC" w:rsidRPr="00937327" w:rsidRDefault="00D827DC" w:rsidP="000B7072">
      <w:pPr>
        <w:pStyle w:val="Els-body-text"/>
        <w:keepNext w:val="0"/>
        <w:widowControl w:val="0"/>
      </w:pPr>
    </w:p>
    <w:p w14:paraId="6A626E4F" w14:textId="3168505C" w:rsidR="000B7072" w:rsidRDefault="000B7072" w:rsidP="00D827DC">
      <w:pPr>
        <w:pStyle w:val="Els-2ndorder-head"/>
        <w:keepNext w:val="0"/>
        <w:widowControl w:val="0"/>
        <w:spacing w:before="0" w:after="0"/>
        <w:ind w:hanging="284"/>
      </w:pPr>
      <w:r>
        <w:t>Pre</w:t>
      </w:r>
      <w:r w:rsidR="00041DC5">
        <w:t>-</w:t>
      </w:r>
      <w:r>
        <w:t>processing</w:t>
      </w:r>
    </w:p>
    <w:p w14:paraId="405470B9" w14:textId="77777777" w:rsidR="00D827DC" w:rsidRPr="00D827DC" w:rsidRDefault="00D827DC" w:rsidP="00D827DC">
      <w:pPr>
        <w:pStyle w:val="Els-body-text"/>
      </w:pPr>
    </w:p>
    <w:p w14:paraId="5D2EBFF0" w14:textId="39D0E039" w:rsidR="000B7072" w:rsidRDefault="000B7072" w:rsidP="00D827DC">
      <w:pPr>
        <w:pStyle w:val="Els-body-text"/>
        <w:keepNext w:val="0"/>
        <w:widowControl w:val="0"/>
      </w:pPr>
      <w:r>
        <w:t xml:space="preserve">Pre-processing is used to remove the noise on retina images and to increase the image contrast value on fundus images. Moreover, pre-processing is also used for image normalization and brightness correction to increase </w:t>
      </w:r>
      <w:r w:rsidR="00EA158F">
        <w:t xml:space="preserve">the </w:t>
      </w:r>
      <w:r>
        <w:t>accuracy for the next step.</w:t>
      </w:r>
    </w:p>
    <w:p w14:paraId="658641F6" w14:textId="77777777" w:rsidR="000B7072" w:rsidRDefault="000B7072" w:rsidP="000B7072">
      <w:pPr>
        <w:pStyle w:val="Els-body-text"/>
        <w:keepNext w:val="0"/>
        <w:widowControl w:val="0"/>
      </w:pPr>
    </w:p>
    <w:p w14:paraId="6A9D6A28" w14:textId="77777777" w:rsidR="000B7072" w:rsidRDefault="000B7072" w:rsidP="000B7072">
      <w:pPr>
        <w:pStyle w:val="Els-3rdorder-head"/>
        <w:spacing w:before="0"/>
      </w:pPr>
      <w:r>
        <w:t>Brightness Level Equalization</w:t>
      </w:r>
    </w:p>
    <w:p w14:paraId="33FE8109" w14:textId="77777777" w:rsidR="000B7072" w:rsidRDefault="000B7072" w:rsidP="000B7072">
      <w:pPr>
        <w:pStyle w:val="Els-4thorder-head"/>
        <w:spacing w:before="0"/>
      </w:pPr>
      <w:r>
        <w:t>Green Channel</w:t>
      </w:r>
    </w:p>
    <w:p w14:paraId="45A8FD74" w14:textId="29B411E7" w:rsidR="000B7072" w:rsidRDefault="000B7072" w:rsidP="000B7072">
      <w:pPr>
        <w:pStyle w:val="Els-body-text"/>
        <w:keepNext w:val="0"/>
        <w:widowControl w:val="0"/>
      </w:pPr>
      <w:r>
        <w:t>Retina’s feature</w:t>
      </w:r>
      <w:r w:rsidR="00EA158F">
        <w:t>s</w:t>
      </w:r>
      <w:r>
        <w:t xml:space="preserve"> or traits can be differentiated by using color as feature descriptor. Saleh et al.</w:t>
      </w:r>
      <w:r w:rsidRPr="00B6168D">
        <w:t xml:space="preserve"> </w:t>
      </w:r>
      <w:r>
        <w:fldChar w:fldCharType="begin" w:fldLock="1"/>
      </w:r>
      <w:r>
        <w:instrText>ADDIN CSL_CITATION { "citationItems" : [ { "id" : "ITEM-1", "itemData" : { "DOI" : "10.1007/s10278-010-9302-9", "ISBN" : "1618-727X", "ISSN" : "08971889", "PMID" : "20524139", "abstract" : "This paper focuses on the detection of retinal blood vessels which play a vital role in reducing the proliferative diabetic retinopathy and for preventing the loss of visual capability. The proposed algorithm which takes advantage of the powerful preprocessing techniques such as the contrast enhancement and thresholding offers an automated segmentation procedure for retinal blood vessels. To evaluate the performance of the new algorithm, experiments are conducted on 40 images collected from DRIVE database. The results show that the proposed algorithm performs better than the other known algorithms in terms of accuracy. Furthermore, the proposed algorithm being simple and easy to implement, is best suited for fast processing applications.", "author" : [ { "dropping-particle" : "", "family" : "Saleh", "given" : "Marwan D.", "non-dropping-particle" : "", "parse-names" : false, "suffix" : "" }, { "dropping-particle" : "", "family" : "Eswaran", "given" : "C.", "non-dropping-particle" : "", "parse-names" : false, "suffix" : "" }, { "dropping-particle" : "", "family" : "Mueen", "given" : "Ahmed", "non-dropping-particle" : "", "parse-names" : false, "suffix" : "" } ], "container-title" : "Journal of Digital Imaging", "id" : "ITEM-1", "issue" : "4", "issued" : { "date-parts" : [ [ "2011" ] ] }, "page" : "564-572", "title" : "An automated blood vessel segmentation algorithm using histogram equalization and automatic threshold selection", "type" : "article-journal", "volume" : "24" }, "uris" : [ "http://www.mendeley.com/documents/?uuid=5e6e1dc2-6b0a-4f0d-aab4-cb68353660a6" ] } ], "mendeley" : { "formattedCitation" : "[17]", "plainTextFormattedCitation" : "[17]", "previouslyFormattedCitation" : "[17]" }, "properties" : { "noteIndex" : 0 }, "schema" : "https://github.com/citation-style-language/schema/raw/master/csl-citation.json" }</w:instrText>
      </w:r>
      <w:r>
        <w:fldChar w:fldCharType="separate"/>
      </w:r>
      <w:r w:rsidRPr="004432DF">
        <w:rPr>
          <w:noProof/>
        </w:rPr>
        <w:t>[17]</w:t>
      </w:r>
      <w:r>
        <w:fldChar w:fldCharType="end"/>
      </w:r>
      <w:r>
        <w:t xml:space="preserve"> identified that green channel generates maximum contrast on retina image, thus differentiating one feature </w:t>
      </w:r>
      <w:r w:rsidR="00EA158F">
        <w:t>to</w:t>
      </w:r>
      <w:r>
        <w:t xml:space="preserve"> the other. </w:t>
      </w:r>
      <w:r w:rsidR="00EA158F">
        <w:t>In</w:t>
      </w:r>
      <w:r>
        <w:t xml:space="preserve"> Manjiri’s et al.</w:t>
      </w:r>
      <w:r w:rsidRPr="00B6168D">
        <w:t xml:space="preserve"> </w:t>
      </w:r>
      <w:r>
        <w:fldChar w:fldCharType="begin" w:fldLock="1"/>
      </w:r>
      <w:r>
        <w:instrText>ADDIN CSL_CITATION { "citationItems" : [ { "id" : "ITEM-1", "itemData" : { "author" : [ { "dropping-particle" : "", "family" : "Patwari", "given" : "Manjiri B", "non-dropping-particle" : "", "parse-names" : false, "suffix" : "" } ], "id" : "ITEM-1", "issued" : { "date-parts" : [ [ "0" ] ] }, "page" : "1-7", "title" : "Classification and Calculation of Retinal Blood vessels Parameters", "type" : "article-journal" }, "uris" : [ "http://www.mendeley.com/documents/?uuid=dc9d151c-9e8b-43c4-8ff1-b110a0da4171", "http://www.mendeley.com/documents/?uuid=66d1e389-5bc8-4eb2-be24-32b8c21e95cd" ] } ], "mendeley" : { "formattedCitation" : "[18]", "plainTextFormattedCitation" : "[18]", "previouslyFormattedCitation" : "[18]" }, "properties" : { "noteIndex" : 0 }, "schema" : "https://github.com/citation-style-language/schema/raw/master/csl-citation.json" }</w:instrText>
      </w:r>
      <w:r>
        <w:fldChar w:fldCharType="separate"/>
      </w:r>
      <w:r w:rsidRPr="004432DF">
        <w:rPr>
          <w:noProof/>
        </w:rPr>
        <w:t>[18]</w:t>
      </w:r>
      <w:r>
        <w:fldChar w:fldCharType="end"/>
      </w:r>
      <w:r>
        <w:t xml:space="preserve"> research, green channel shows higher contrast intensity compared with red and blue channel, while Elbalaoui et al.</w:t>
      </w:r>
      <w:r w:rsidRPr="00B6168D">
        <w:t xml:space="preserve"> </w:t>
      </w:r>
      <w:r>
        <w:fldChar w:fldCharType="begin" w:fldLock="1"/>
      </w:r>
      <w:r>
        <w:instrText>ADDIN CSL_CITATION { "citationItems" : [ { "id" : "ITEM-1", "itemData" : { "DOI" : "10.1109/CGiV.2016.69", "ISBN" : "9781509008117", "author" : [ { "dropping-particle" : "", "family" : "Elbalaoui", "given" : "A", "non-dropping-particle" : "", "parse-names" : false, "suffix" : "" }, { "dropping-particle" : "", "family" : "Fakir", "given" : "M", "non-dropping-particle" : "", "parse-names" : false, "suffix" : "" } ], "id" : "ITEM-1", "issued" : { "date-parts" : [ [ "2016" ] ] }, "title" : "Automatic Detection of Blood Vessel in Retinal Images", "type" : "article-journal" }, "uris" : [ "http://www.mendeley.com/documents/?uuid=259f7407-7b75-4e5f-ac5a-83db410abe67", "http://www.mendeley.com/documents/?uuid=98b85d15-f704-4422-b65a-19b1d0651fc9" ] } ], "mendeley" : { "formattedCitation" : "[19]", "plainTextFormattedCitation" : "[19]", "previouslyFormattedCitation" : "[19]" }, "properties" : { "noteIndex" : 0 }, "schema" : "https://github.com/citation-style-language/schema/raw/master/csl-citation.json" }</w:instrText>
      </w:r>
      <w:r>
        <w:fldChar w:fldCharType="separate"/>
      </w:r>
      <w:r w:rsidRPr="004432DF">
        <w:rPr>
          <w:noProof/>
        </w:rPr>
        <w:t>[19]</w:t>
      </w:r>
      <w:r>
        <w:fldChar w:fldCharType="end"/>
      </w:r>
      <w:r>
        <w:t xml:space="preserve"> said that green channel </w:t>
      </w:r>
      <w:r w:rsidR="00EA158F">
        <w:t>has the</w:t>
      </w:r>
      <w:r>
        <w:t xml:space="preserve"> best contrast compare</w:t>
      </w:r>
      <w:r w:rsidR="00EA158F">
        <w:t>d with the</w:t>
      </w:r>
      <w:r>
        <w:t xml:space="preserve"> red and blue channel</w:t>
      </w:r>
      <w:r w:rsidR="00EA158F">
        <w:t>s</w:t>
      </w:r>
      <w:r>
        <w:t>.</w:t>
      </w:r>
    </w:p>
    <w:p w14:paraId="7F10140B" w14:textId="77777777" w:rsidR="000B7072" w:rsidRDefault="000B7072" w:rsidP="000B7072">
      <w:pPr>
        <w:pStyle w:val="Els-body-text"/>
        <w:keepNext w:val="0"/>
        <w:widowControl w:val="0"/>
      </w:pPr>
    </w:p>
    <w:p w14:paraId="26DDE016" w14:textId="77777777" w:rsidR="000B7072" w:rsidRPr="007E20C3" w:rsidRDefault="000B7072" w:rsidP="000B7072">
      <w:pPr>
        <w:pStyle w:val="Els-4thorder-head"/>
        <w:spacing w:before="0"/>
      </w:pPr>
      <w:r w:rsidRPr="007E20C3">
        <w:t>Image Normalization</w:t>
      </w:r>
    </w:p>
    <w:p w14:paraId="28EA69A9" w14:textId="1560AED6" w:rsidR="000B7072" w:rsidRDefault="000B7072" w:rsidP="000B7072">
      <w:pPr>
        <w:pStyle w:val="Els-body-text"/>
        <w:keepNext w:val="0"/>
        <w:widowControl w:val="0"/>
      </w:pPr>
      <w:r>
        <w:t>Image normaliz</w:t>
      </w:r>
      <w:r w:rsidR="00EA158F">
        <w:t>ation is used to minimize intra-</w:t>
      </w:r>
      <w:r>
        <w:t xml:space="preserve">image variable in fundus </w:t>
      </w:r>
      <w:r w:rsidR="00EA158F">
        <w:t>images. Atur Kumar et al, stated</w:t>
      </w:r>
      <w:r>
        <w:t xml:space="preserve"> that color normalization could be utilized for brightness correction, color modification, and contrast enhancement </w:t>
      </w:r>
      <w:r w:rsidRPr="00BB5254">
        <w:fldChar w:fldCharType="begin" w:fldLock="1"/>
      </w:r>
      <w:r>
        <w:instrText>ADDIN CSL_CITATION { "citationItems" : [ { "id" : "ITEM-1", "itemData" : { "author" : [ { "dropping-particle" : "", "family" : "Kumar", "given" : "Atul", "non-dropping-particle" : "", "parse-names" : false, "suffix" : "" }, { "dropping-particle" : "", "family" : "Gaur", "given" : "Abhisek Kumar", "non-dropping-particle" : "", "parse-names" : false, "suffix" : "" }, { "dropping-particle" : "", "family" : "Srivastava", "given" : "Manish", "non-dropping-particle" : "", "parse-names" : false, "suffix" : "" } ], "container-title" : "Procedia Technology", "id" : "ITEM-1", "issued" : { "date-parts" : [ [ "2012" ] ] }, "page" : "1-9", "title" : "A segment based technique for detecting exudate from retinal fundus image", "type" : "article-journal", "volume" : "6" }, "uris" : [ "http://www.mendeley.com/documents/?uuid=e8d8dc8f-2047-4909-aef4-1d4c007c2c48" ] } ], "mendeley" : { "formattedCitation" : "[20]", "plainTextFormattedCitation" : "[20]", "previouslyFormattedCitation" : "[20]" }, "properties" : { "noteIndex" : 0 }, "schema" : "https://github.com/citation-style-language/schema/raw/master/csl-citation.json" }</w:instrText>
      </w:r>
      <w:r w:rsidRPr="00BB5254">
        <w:fldChar w:fldCharType="separate"/>
      </w:r>
      <w:r w:rsidRPr="004432DF">
        <w:rPr>
          <w:noProof/>
        </w:rPr>
        <w:t>[20]</w:t>
      </w:r>
      <w:r w:rsidRPr="00BB5254">
        <w:fldChar w:fldCharType="end"/>
      </w:r>
      <w:r w:rsidRPr="00BB5254">
        <w:t xml:space="preserve">. </w:t>
      </w:r>
      <w:r>
        <w:t xml:space="preserve"> Fraz et al, in his research found a variation on intensity of the macula background to the surrounding area that may affect the segmentation process of the blood vessel. To minimize this variation, the reduction of background estimation from the original image is implemented by using 31x31 arithmetic mean kernel </w:t>
      </w:r>
      <w:r>
        <w:fldChar w:fldCharType="begin" w:fldLock="1"/>
      </w:r>
      <w:r>
        <w:instrText>ADDIN CSL_CITATION { "citationItems" : [ { "id" : "ITEM-1", "itemData" : { "author" : [ { "dropping-particle" : "", "family" : "Fraz", "given" : "Muhammad Moazam", "non-dropping-particle" : "", "parse-names" : false, "suffix" : "" }, { "dropping-particle" : "", "family" : "Barman", "given" : "S A", "non-dropping-particle" : "", "parse-names" : false, "suffix" : "" }, { "dropping-particle" : "", "family" : "Remagnino", "given" : "Paolo", "non-dropping-particle" : "", "parse-names" : false, "suffix" : "" } ], "container-title" : "Computer methods and programs in biomedicine", "id" : "ITEM-1", "issued" : { "date-parts" : [ [ "2012" ] ] }, "page" : "600\u2013616", "title" : "An approach to localize the retinal blood vessels using bit planes and centerline detection", "type" : "article-journal", "volume" : "108" }, "uris" : [ "http://www.mendeley.com/documents/?uuid=79c98f02-d452-4dda-a54e-63b2bf6b71a8" ] } ], "mendeley" : { "formattedCitation" : "[21]", "plainTextFormattedCitation" : "[21]", "previouslyFormattedCitation" : "[21]" }, "properties" : { "noteIndex" : 0 }, "schema" : "https://github.com/citation-style-language/schema/raw/master/csl-citation.json" }</w:instrText>
      </w:r>
      <w:r>
        <w:fldChar w:fldCharType="separate"/>
      </w:r>
      <w:r w:rsidRPr="004432DF">
        <w:rPr>
          <w:noProof/>
        </w:rPr>
        <w:t>[21]</w:t>
      </w:r>
      <w:r>
        <w:fldChar w:fldCharType="end"/>
      </w:r>
      <w:r>
        <w:t xml:space="preserve">. </w:t>
      </w:r>
      <w:r w:rsidR="00EA158F">
        <w:t>It was s</w:t>
      </w:r>
      <w:r>
        <w:t xml:space="preserve">imilar with L. Xu et al. who reduced background estimation from the original image using 25x25 median filter for background normalization </w:t>
      </w:r>
      <w:r>
        <w:fldChar w:fldCharType="begin" w:fldLock="1"/>
      </w:r>
      <w:r>
        <w:instrText>ADDIN CSL_CITATION { "citationItems" : [ { "id" : "ITEM-1", "itemData" : { "author" : [ { "dropping-particle" : "", "family" : "Xu", "given" : "Lili", "non-dropping-particle" : "", "parse-names" : false, "suffix" : "" }, { "dropping-particle" : "", "family" : "Luo", "given" : "Shuqion", "non-dropping-particle" : "", "parse-names" : false, "suffix" : "" } ], "container-title" : "Biomedical engineering online", "id" : "ITEM-1", "issued" : { "date-parts" : [ [ "2010" ] ] }, "page" : "14", "title" : "A novel method for blood vessel detection from retinal images", "type" : "article-journal", "volume" : "9" }, "uris" : [ "http://www.mendeley.com/documents/?uuid=24f310ab-1e48-438c-8021-412b4db8f25b" ] } ], "mendeley" : { "formattedCitation" : "[22]", "plainTextFormattedCitation" : "[22]", "previouslyFormattedCitation" : "[22]" }, "properties" : { "noteIndex" : 0 }, "schema" : "https://github.com/citation-style-language/schema/raw/master/csl-citation.json" }</w:instrText>
      </w:r>
      <w:r>
        <w:fldChar w:fldCharType="separate"/>
      </w:r>
      <w:r w:rsidRPr="004432DF">
        <w:rPr>
          <w:noProof/>
        </w:rPr>
        <w:t>[22]</w:t>
      </w:r>
      <w:r>
        <w:fldChar w:fldCharType="end"/>
      </w:r>
      <w:r>
        <w:t xml:space="preserve">. Forachhia et al. made parameter model to estimate lighting and variable contrast for normalization. This method claimed </w:t>
      </w:r>
      <w:r w:rsidR="00EA158F">
        <w:t>that it could</w:t>
      </w:r>
      <w:r>
        <w:t xml:space="preserve"> significantly reduce the image variation </w:t>
      </w:r>
      <w:r>
        <w:fldChar w:fldCharType="begin" w:fldLock="1"/>
      </w:r>
      <w:r>
        <w:instrText>ADDIN CSL_CITATION { "citationItems" : [ { "id" : "ITEM-1", "itemData" : { "author" : [ { "dropping-particle" : "", "family" : "Foracchia", "given" : "Marco", "non-dropping-particle" : "", "parse-names" : false, "suffix" : "" }, { "dropping-particle" : "", "family" : "Grisan", "given" : "Enrico", "non-dropping-particle" : "", "parse-names" : false, "suffix" : "" }, { "dropping-particle" : "", "family" : "Ruggeri", "given" : "Alfredo", "non-dropping-particle" : "", "parse-names" : false, "suffix" : "" } ], "container-title" : "Medical Image Analysis", "id" : "ITEM-1", "issued" : { "date-parts" : [ [ "2005" ] ] }, "page" : "14", "title" : "Luminosity and contrast normalization in retinal images", "type" : "article-journal", "volume" : "9" }, "uris" : [ "http://www.mendeley.com/documents/?uuid=6fff8927-874a-4c0f-a134-9125b808e28d" ] } ], "mendeley" : { "formattedCitation" : "[23]", "plainTextFormattedCitation" : "[23]", "previouslyFormattedCitation" : "[23]" }, "properties" : { "noteIndex" : 0 }, "schema" : "https://github.com/citation-style-language/schema/raw/master/csl-citation.json" }</w:instrText>
      </w:r>
      <w:r>
        <w:fldChar w:fldCharType="separate"/>
      </w:r>
      <w:r w:rsidRPr="004432DF">
        <w:rPr>
          <w:noProof/>
        </w:rPr>
        <w:t>[23]</w:t>
      </w:r>
      <w:r>
        <w:fldChar w:fldCharType="end"/>
      </w:r>
      <w:r w:rsidRPr="00BB5254">
        <w:t xml:space="preserve">. </w:t>
      </w:r>
      <w:r>
        <w:t xml:space="preserve">Vlachos et al. used this model for background normalization </w:t>
      </w:r>
      <w:r>
        <w:fldChar w:fldCharType="begin" w:fldLock="1"/>
      </w:r>
      <w:r>
        <w:instrText>ADDIN CSL_CITATION { "citationItems" : [ { "id" : "ITEM-1", "itemData" : { "DOI" : "10.1016/j.compmedimag.2009.09.006", "ISBN" : "0895-6111", "ISSN" : "08956111", "PMID" : "19892522", "abstract" : "In this paper an algorithm for vessel segmentation and network extraction in retinal images is proposed. A new multi-scale line-tracking procedure is starting from a small group of pixels, derived from a brightness selection rule, and terminates when a cross-sectional profile condition becomes invalid. The multi-scale image map is derived after combining the individual image maps along scales, containing the pixels confidence to belong in a vessel. The initial vessel network is derived after map quantization of the multi-scale confidence matrix. Median filtering is applied in the initial vessel network, restoring disconnected vessel lines and eliminating noisy lines. Finally, post-processing removes erroneous areas using directional attributes of vessels and morphological reconstruction. The experimental evaluation in the publicly available DRIVE database shows accurate extraction of vessels network. The average accuracy of 0.929 with 0.747 sensitivity and 0.955 specificity is very close to the manual segmentation rates obtained by the second observer. The proposed algorithm is compared also with widely used supervised and unsupervised methods and evaluated in noisy conditions, giving higher average sensitivity rate in the same range of specificity and accuracy, and showing robustness in the presence of additive Salt&amp;Pepper or Gaussian white noise. \u00a9 2009 Elsevier Ltd. All rights reserved.", "author" : [ { "dropping-particle" : "", "family" : "Vlachos", "given" : "Marios", "non-dropping-particle" : "", "parse-names" : false, "suffix" : "" }, { "dropping-particle" : "", "family" : "Dermatas", "given" : "Evangelos", "non-dropping-particle" : "", "parse-names" : false, "suffix" : "" } ], "container-title" : "Computerized Medical Imaging and Graphics", "id" : "ITEM-1", "issue" : "3", "issued" : { "date-parts" : [ [ "2010" ] ] }, "page" : "213-227", "publisher" : "Elsevier Ltd", "title" : "Multi-scale retinal vessel segmentation using line tracking", "type" : "article-journal", "volume" : "34" }, "uris" : [ "http://www.mendeley.com/documents/?uuid=d7a81a48-5d91-4b4a-ad61-4222c6a7bd2c" ] } ], "mendeley" : { "formattedCitation" : "[24]", "plainTextFormattedCitation" : "[24]", "previouslyFormattedCitation" : "[24]" }, "properties" : { "noteIndex" : 0 }, "schema" : "https://github.com/citation-style-language/schema/raw/master/csl-citation.json" }</w:instrText>
      </w:r>
      <w:r>
        <w:fldChar w:fldCharType="separate"/>
      </w:r>
      <w:r w:rsidRPr="004432DF">
        <w:rPr>
          <w:noProof/>
        </w:rPr>
        <w:t>[24]</w:t>
      </w:r>
      <w:r>
        <w:fldChar w:fldCharType="end"/>
      </w:r>
      <w:r>
        <w:t>. Goatman et al. proposed a method for contrast enhancement using image contrast to cover the whole pixel coverage</w:t>
      </w:r>
      <w:r w:rsidR="00EA158F">
        <w:t>s</w:t>
      </w:r>
      <w:r>
        <w:t xml:space="preserve"> for normalization </w:t>
      </w:r>
      <w:r>
        <w:fldChar w:fldCharType="begin" w:fldLock="1"/>
      </w:r>
      <w:r>
        <w:instrText>ADDIN CSL_CITATION { "citationItems" : [ { "id" : "ITEM-1", "itemData" : { "author" : [ { "dropping-particle" : "", "family" : "Goatman", "given" : "Keith A", "non-dropping-particle" : "", "parse-names" : false, "suffix" : "" }, { "dropping-particle" : "", "family" : "Fleming", "given" : "Alan D", "non-dropping-particle" : "", "parse-names" : false, "suffix" : "" }, { "dropping-particle" : "", "family" : "Philip", "given" : "Sam", "non-dropping-particle" : "", "parse-names" : false, "suffix" : "" }, { "dropping-particle" : "", "family" : "Williams", "given" : "Graeme J", "non-dropping-particle" : "", "parse-names" : false, "suffix" : "" }, { "dropping-particle" : "", "family" : "Olson", "given" : "John A", "non-dropping-particle" : "", "parse-names" : false, "suffix" : "" }, { "dropping-particle" : "", "family" : "Sharp", "given" : "Peter F", "non-dropping-particle" : "", "parse-names" : false, "suffix" : "" } ], "container-title" : "Medical Imaging, IEEE Transactions on", "id" : "ITEM-1", "issued" : { "date-parts" : [ [ "2011" ] ] }, "page" : "972\u2013979", "title" : "Detection of new vessels on the optic disc using retinal photographs", "type" : "article-journal", "volume" : "30" }, "uris" : [ "http://www.mendeley.com/documents/?uuid=d59ad884-8bc2-4e79-80eb-ad01e15c6ef0" ] } ], "mendeley" : { "formattedCitation" : "[25]", "plainTextFormattedCitation" : "[25]", "previouslyFormattedCitation" : "[25]" }, "properties" : { "noteIndex" : 0 }, "schema" : "https://github.com/citation-style-language/schema/raw/master/csl-citation.json" }</w:instrText>
      </w:r>
      <w:r>
        <w:fldChar w:fldCharType="separate"/>
      </w:r>
      <w:r w:rsidRPr="004432DF">
        <w:rPr>
          <w:noProof/>
        </w:rPr>
        <w:t>[25]</w:t>
      </w:r>
      <w:r>
        <w:fldChar w:fldCharType="end"/>
      </w:r>
    </w:p>
    <w:p w14:paraId="038189AD" w14:textId="77777777" w:rsidR="008168B6" w:rsidRDefault="000B7072" w:rsidP="008168B6">
      <w:pPr>
        <w:pStyle w:val="Els-4thorder-head"/>
      </w:pPr>
      <w:r w:rsidRPr="007E20C3">
        <w:lastRenderedPageBreak/>
        <w:t>Hue Channel</w:t>
      </w:r>
    </w:p>
    <w:p w14:paraId="26455B3A" w14:textId="419A0AD9" w:rsidR="000B7072" w:rsidRDefault="008168B6" w:rsidP="008168B6">
      <w:pPr>
        <w:pStyle w:val="Els-body-text"/>
        <w:keepNext w:val="0"/>
        <w:widowControl w:val="0"/>
      </w:pPr>
      <w:r>
        <w:t>H</w:t>
      </w:r>
      <w:r w:rsidR="000B7072">
        <w:t xml:space="preserve">ue channel </w:t>
      </w:r>
      <w:r w:rsidR="00EA158F">
        <w:t>in</w:t>
      </w:r>
      <w:r w:rsidR="000B7072">
        <w:t xml:space="preserve"> pre-processing plays a role in increasing the blood vessel’s contrast to the background by mapping the original intensity value between 0 and 1</w:t>
      </w:r>
      <w:r w:rsidR="000B7072">
        <w:fldChar w:fldCharType="begin" w:fldLock="1"/>
      </w:r>
      <w:r w:rsidR="000B7072">
        <w:instrText>ADDIN CSL_CITATION { "citationItems" : [ { "id" : "ITEM-1", "itemData" : { "DOI" : "10.1109/CIPECH.2014.7019098", "ISBN" : "9781479958719", "abstract" : "With the emerging computation techniques in the field of medical science such as in Ophthalmology; it is often required an automated technique for identification of pathological condition such as diabetic retinopathy which might cause serious problems like blindness. Retinal diseases are often characterized by modification in retinal vessels. Retinal blood vessels observed with fundus imaging provides important indicators not only for clinical diagnosis and treatment of eye diseases but also for systemic diseases such as diabetes, hypertension etc. which manifest themselves in the retina. Quantitative structural analysis of the retinal vasculature not only helps in the diagnosis of retinopathies but also provides potential biomarkers of systemic diseases. Such as arteriole to venule width ratio (AVR) is a parameter indicative of microvascular health and systemic disease. In this paper we performed retinal vessel's pixel classification into arterioles and venules using Neural Network on DRIVE database. Two types of feed-forward Neural Network are used: Back Propagation Network (BPN) and Probabilistic Neural Network (PNN). BPN gives 83.9% and where as PNN gives 85.1% pixel classification on 20 images. The ROC curve for BPN and PNN has value 0.83 and 0.87 respectively for the DRIVE dataset.", "author" : [ { "dropping-particle" : "", "family" : "Chhabra", "given" : "Smriti", "non-dropping-particle" : "", "parse-names" : false, "suffix" : "" }, { "dropping-particle" : "", "family" : "Bhushan", "given" : "Bharat", "non-dropping-particle" : "", "parse-names" : false, "suffix" : "" } ], "container-title" : "Proceedings of the International Conference on Innovative Applications of Computational Intelligence on Power, Energy and Controls with Their Impact on Humanity, CIPECH 2014", "id" : "ITEM-1", "issue" : "November", "issued" : { "date-parts" : [ [ "2014" ] ] }, "page" : "59-62", "title" : "Supervised pixel classification into arteries and veins of retinal images", "type" : "article-journal" }, "uris" : [ "http://www.mendeley.com/documents/?uuid=a63de880-4a50-4013-a579-a97b408e81ee" ] } ], "mendeley" : { "formattedCitation" : "[9]", "plainTextFormattedCitation" : "[9]", "previouslyFormattedCitation" : "[9]" }, "properties" : { "noteIndex" : 0 }, "schema" : "https://github.com/citation-style-language/schema/raw/master/csl-citation.json" }</w:instrText>
      </w:r>
      <w:r w:rsidR="000B7072">
        <w:fldChar w:fldCharType="separate"/>
      </w:r>
      <w:r w:rsidR="000B7072" w:rsidRPr="004432DF">
        <w:rPr>
          <w:noProof/>
        </w:rPr>
        <w:t>[9]</w:t>
      </w:r>
      <w:r w:rsidR="000B7072">
        <w:fldChar w:fldCharType="end"/>
      </w:r>
      <w:r w:rsidR="000B7072" w:rsidRPr="0012235A">
        <w:t xml:space="preserve"> </w:t>
      </w:r>
      <w:r w:rsidR="000B7072">
        <w:fldChar w:fldCharType="begin" w:fldLock="1"/>
      </w:r>
      <w:r w:rsidR="002A069F">
        <w:instrText>ADDIN CSL_CITATION { "citationItems" : [ { "id" : "ITEM-1", "itemData" : { "ISBN" : "9781424479290", "author" : [ { "dropping-particle" : "", "family" : "Relan", "given" : "D", "non-dropping-particle" : "", "parse-names" : false, "suffix" : "" }, { "dropping-particle" : "", "family" : "Macgillivray", "given" : "T", "non-dropping-particle" : "", "parse-names" : false, "suffix" : "" }, { "dropping-particle" : "", "family" : "Ballerini", "given" : "L", "non-dropping-particle" : "", "parse-names" : false, "suffix" : "" }, { "dropping-particle" : "", "family" : "Trucco", "given" : "E", "non-dropping-particle" : "", "parse-names" : false, "suffix" : "" } ], "id" : "ITEM-1", "issued" : { "date-parts" : [ [ "2014" ] ] }, "page" : "142-145", "title" : "Automatic retinal vessel classification using a least square- support vector machine in VAMPIRE *", "type" : "article-journal" }, "uris" : [ "http://www.mendeley.com/documents/?uuid=b4586d98-cd2e-4a67-b18e-1d4eb7323004" ] } ], "mendeley" : { "formattedCitation" : "[14]", "plainTextFormattedCitation" : "[14]", "previouslyFormattedCitation" : "[14]" }, "properties" : { "noteIndex" : 0 }, "schema" : "https://github.com/citation-style-language/schema/raw/master/csl-citation.json" }</w:instrText>
      </w:r>
      <w:r w:rsidR="000B7072">
        <w:fldChar w:fldCharType="separate"/>
      </w:r>
      <w:r w:rsidR="000B7072" w:rsidRPr="004432DF">
        <w:rPr>
          <w:noProof/>
        </w:rPr>
        <w:t>[14]</w:t>
      </w:r>
      <w:r w:rsidR="000B7072">
        <w:fldChar w:fldCharType="end"/>
      </w:r>
      <w:r w:rsidR="000B7072">
        <w:t>.</w:t>
      </w:r>
    </w:p>
    <w:p w14:paraId="4DC97485" w14:textId="77777777" w:rsidR="000B7072" w:rsidRPr="007E20C3" w:rsidRDefault="000B7072" w:rsidP="000B7072">
      <w:pPr>
        <w:pStyle w:val="Els-4thorder-head"/>
      </w:pPr>
      <w:r w:rsidRPr="007E20C3">
        <w:t>Matched Filtering</w:t>
      </w:r>
    </w:p>
    <w:p w14:paraId="4487F1DA" w14:textId="168E03B0" w:rsidR="000B7072" w:rsidRPr="003C0CBD" w:rsidRDefault="000B7072" w:rsidP="000B7072">
      <w:pPr>
        <w:pStyle w:val="Els-body-text"/>
        <w:keepNext w:val="0"/>
        <w:widowControl w:val="0"/>
      </w:pPr>
      <w:r>
        <w:t xml:space="preserve">Gaussian Shaped </w:t>
      </w:r>
      <w:r w:rsidRPr="009F33EC">
        <w:t xml:space="preserve">is </w:t>
      </w:r>
      <w:r>
        <w:t>method</w:t>
      </w:r>
      <w:r w:rsidRPr="009F33EC">
        <w:t xml:space="preserve"> of matched filter to enhance the </w:t>
      </w:r>
      <w:r>
        <w:t xml:space="preserve">blood </w:t>
      </w:r>
      <w:r w:rsidRPr="009F33EC">
        <w:t>vessel f</w:t>
      </w:r>
      <w:r>
        <w:t>rom</w:t>
      </w:r>
      <w:r w:rsidRPr="009F33EC">
        <w:t xml:space="preserve"> the retinal vessel cross section</w:t>
      </w:r>
      <w:r>
        <w:t xml:space="preserve"> of retinal image</w:t>
      </w:r>
      <w:r w:rsidRPr="009F33EC">
        <w:t>. Thin vessel is the main problem of vessel enhancement process.</w:t>
      </w:r>
      <w:r>
        <w:t xml:space="preserve"> Qin et al. </w:t>
      </w:r>
      <w:r>
        <w:fldChar w:fldCharType="begin" w:fldLock="1"/>
      </w:r>
      <w:r>
        <w:instrText>ADDIN CSL_CITATION { "citationItems" : [ { "id" : "ITEM-1", "itemData" : { "DOI" : "10.1016/j.eswa.2011.12.046", "ISBN" : "0957-4174", "ISSN" : "09574174", "abstract" : "Automated segmentation of blood vessels in retinal images can help ophthalmologists screen larger populations for vessel abnormalities. However, automated vessel extraction is difficult due to the fact that the width of retinal vessels can vary from very large to very small, and that the local contrast of vessels is unstable. Further, the small vessels are overwhelmed by Gaussian-like noises. Therefore the accurate segmentation and width estimation of small vessels are very challenging. In this paper, we propose a simple and efficient multiscale vessel extraction scheme by multiplying the responses of matched filters at three scales. Since the vessel structures will have relatively strong responses to the matched filters at different scales but the background noises will not, scale production could further enhance vessels while suppressing noise. After appropriate selection of scale parameters and appropriate normalization of filter responses, the filter responses are then extracted and fused in the scale production domain. The experimental results demonstrate that the proposed method works well for accurately segmenting vessels with good width estimation. ?? 2012 Elsevier Ltd. All rights reserved.", "author" : [ { "dropping-particle" : "", "family" : "Li", "given" : "Qin", "non-dropping-particle" : "", "parse-names" : false, "suffix" : "" }, { "dropping-particle" : "", "family" : "You", "given" : "Jane", "non-dropping-particle" : "", "parse-names" : false, "suffix" : "" }, { "dropping-particle" : "", "family" : "Zhang", "given" : "David", "non-dropping-particle" : "", "parse-names" : false, "suffix" : "" } ], "container-title" : "Expert Systems with Applications", "id" : "ITEM-1", "issue" : "9", "issued" : { "date-parts" : [ [ "2012" ] ] }, "page" : "7600-7610", "publisher" : "Elsevier Ltd", "title" : "Vessel segmentation and width estimation in retinal images using multiscale production of matched filter responses", "type" : "article-journal", "volume" : "39" }, "uris" : [ "http://www.mendeley.com/documents/?uuid=7a4a4b22-8bf3-4e84-a9aa-431103ad11ba" ] } ], "mendeley" : { "formattedCitation" : "[26]", "plainTextFormattedCitation" : "[26]", "previouslyFormattedCitation" : "[26]" }, "properties" : { "noteIndex" : 0 }, "schema" : "https://github.com/citation-style-language/schema/raw/master/csl-citation.json" }</w:instrText>
      </w:r>
      <w:r>
        <w:fldChar w:fldCharType="separate"/>
      </w:r>
      <w:r w:rsidRPr="004432DF">
        <w:rPr>
          <w:noProof/>
        </w:rPr>
        <w:t>[26]</w:t>
      </w:r>
      <w:r>
        <w:fldChar w:fldCharType="end"/>
      </w:r>
      <w:r w:rsidR="00066EBD">
        <w:t xml:space="preserve"> pro</w:t>
      </w:r>
      <w:r>
        <w:t>posed a multiscale matched filter technique to solve this problem. The proposed method could detect both large and small vessels. This method deliver</w:t>
      </w:r>
      <w:r w:rsidR="00066EBD">
        <w:t>s</w:t>
      </w:r>
      <w:r>
        <w:t xml:space="preserve"> an</w:t>
      </w:r>
      <w:r w:rsidRPr="008535C8">
        <w:t xml:space="preserve"> efficient </w:t>
      </w:r>
      <w:r>
        <w:t xml:space="preserve">process </w:t>
      </w:r>
      <w:r w:rsidRPr="008535C8">
        <w:t xml:space="preserve">to </w:t>
      </w:r>
      <w:r>
        <w:t xml:space="preserve">remove </w:t>
      </w:r>
      <w:r w:rsidRPr="008535C8">
        <w:t>noise</w:t>
      </w:r>
      <w:r w:rsidR="00066EBD">
        <w:t>,</w:t>
      </w:r>
      <w:r w:rsidRPr="008535C8">
        <w:t xml:space="preserve"> so </w:t>
      </w:r>
      <w:r>
        <w:t>thin</w:t>
      </w:r>
      <w:r w:rsidRPr="008535C8">
        <w:t xml:space="preserve"> vessels can be </w:t>
      </w:r>
      <w:r>
        <w:t>identified</w:t>
      </w:r>
      <w:r w:rsidRPr="008535C8">
        <w:t xml:space="preserve"> with </w:t>
      </w:r>
      <w:r>
        <w:t>a precise</w:t>
      </w:r>
      <w:r w:rsidRPr="008535C8">
        <w:t xml:space="preserve"> width </w:t>
      </w:r>
      <w:r>
        <w:t>evaluation</w:t>
      </w:r>
      <w:r w:rsidRPr="008535C8">
        <w:t>.</w:t>
      </w:r>
    </w:p>
    <w:p w14:paraId="2E560260" w14:textId="77777777" w:rsidR="000B7072" w:rsidRDefault="000B7072" w:rsidP="000B7072">
      <w:pPr>
        <w:pStyle w:val="Els-4thorder-head"/>
      </w:pPr>
      <w:r w:rsidRPr="007E20C3">
        <w:t>Homomorphic Filtering</w:t>
      </w:r>
    </w:p>
    <w:p w14:paraId="466E1B3B" w14:textId="324ECDB0" w:rsidR="008168B6" w:rsidRPr="008168B6" w:rsidRDefault="008168B6" w:rsidP="008168B6">
      <w:pPr>
        <w:pStyle w:val="Els-body-text"/>
      </w:pPr>
      <w:r>
        <w:t>Homomorphic filtering is a common technique for image enhancement and correction for normalizes the brightness of the whole image and increase the contrast since illumination and reflectance are the component that could not be separated</w:t>
      </w:r>
      <w:r>
        <w:t>.</w:t>
      </w:r>
      <w:r>
        <w:t xml:space="preserve"> Two component should be used to improve the image appearance simultaneously, which is the brightness and contrast</w:t>
      </w:r>
      <w:r>
        <w:t xml:space="preserve"> </w:t>
      </w:r>
      <w:r>
        <w:fldChar w:fldCharType="begin" w:fldLock="1"/>
      </w:r>
      <w:r w:rsidR="002A069F">
        <w:instrText>ADDIN CSL_CITATION { "citationItems" : [ { "id" : "ITEM-1", "itemData" : { "ISBN" : "9781479956869", "author" : [ { "dropping-particle" : "", "family" : "Azani", "given" : "Wan", "non-dropping-particle" : "", "parse-names" : false, "suffix" : "" }, { "dropping-particle" : "", "family" : "Ieee", "given" : "Mustafa-", "non-dropping-particle" : "", "parse-names" : false, "suffix" : "" }, { "dropping-particle" : "", "family" : "Yazid", "given" : "Haniza", "non-dropping-particle" : "", "parse-names" : false, "suffix" : "" }, { "dropping-particle" : "Bin", "family" : "Yaacob", "given" : "Sazali", "non-dropping-particle" : "", "parse-names" : false, "suffix" : "" } ], "id" : "ITEM-1", "issue" : "November", "issued" : { "date-parts" : [ [ "2014" ] ] }, "page" : "28-30", "title" : "A Review : comparison between different type of filtering methods on the contrast variation retinal images", "type" : "article-journal" }, "uris" : [ "http://www.mendeley.com/documents/?uuid=c981f86c-689e-4d68-8d8b-33017a414141" ] } ], "mendeley" : { "formattedCitation" : "[27]", "plainTextFormattedCitation" : "[27]", "previouslyFormattedCitation" : "[27]" }, "properties" : { "noteIndex" : 0 }, "schema" : "https://github.com/citation-style-language/schema/raw/master/csl-citation.json" }</w:instrText>
      </w:r>
      <w:r>
        <w:fldChar w:fldCharType="separate"/>
      </w:r>
      <w:r w:rsidRPr="004432DF">
        <w:rPr>
          <w:noProof/>
        </w:rPr>
        <w:t>[27]</w:t>
      </w:r>
      <w:r>
        <w:fldChar w:fldCharType="end"/>
      </w:r>
    </w:p>
    <w:p w14:paraId="5CF3E7CA" w14:textId="52689C95" w:rsidR="000B7072" w:rsidRPr="007E20C3" w:rsidRDefault="00066EBD" w:rsidP="000B7072">
      <w:pPr>
        <w:pStyle w:val="Els-4thorder-head"/>
      </w:pPr>
      <w:r>
        <w:t>High Pass</w:t>
      </w:r>
      <w:r w:rsidR="000B7072" w:rsidRPr="007E20C3">
        <w:t xml:space="preserve"> Filter</w:t>
      </w:r>
    </w:p>
    <w:p w14:paraId="14102367" w14:textId="79720FB9" w:rsidR="000B7072" w:rsidRDefault="000B7072" w:rsidP="000B7072">
      <w:pPr>
        <w:pStyle w:val="Els-body-text"/>
        <w:keepNext w:val="0"/>
        <w:widowControl w:val="0"/>
      </w:pPr>
      <w:r>
        <w:t xml:space="preserve">High pass filter is a technique that makes an image sharper and make the details of image </w:t>
      </w:r>
      <w:r w:rsidR="00066EBD">
        <w:t>clearer</w:t>
      </w:r>
      <w:r>
        <w:t xml:space="preserve"> </w:t>
      </w:r>
      <w:r>
        <w:fldChar w:fldCharType="begin" w:fldLock="1"/>
      </w:r>
      <w:r w:rsidR="002A069F">
        <w:instrText>ADDIN CSL_CITATION { "citationItems" : [ { "id" : "ITEM-1", "itemData" : { "ISBN" : "9781479956869", "author" : [ { "dropping-particle" : "", "family" : "Azani", "given" : "Wan", "non-dropping-particle" : "", "parse-names" : false, "suffix" : "" }, { "dropping-particle" : "", "family" : "Ieee", "given" : "Mustafa-", "non-dropping-particle" : "", "parse-names" : false, "suffix" : "" }, { "dropping-particle" : "", "family" : "Yazid", "given" : "Haniza", "non-dropping-particle" : "", "parse-names" : false, "suffix" : "" }, { "dropping-particle" : "Bin", "family" : "Yaacob", "given" : "Sazali", "non-dropping-particle" : "", "parse-names" : false, "suffix" : "" } ], "id" : "ITEM-1", "issue" : "November", "issued" : { "date-parts" : [ [ "2014" ] ] }, "page" : "28-30", "title" : "A Review : comparison between different type of filtering methods on the contrast variation retinal images", "type" : "article-journal" }, "uris" : [ "http://www.mendeley.com/documents/?uuid=c981f86c-689e-4d68-8d8b-33017a414141" ] } ], "mendeley" : { "formattedCitation" : "[27]", "plainTextFormattedCitation" : "[27]", "previouslyFormattedCitation" : "[27]" }, "properties" : { "noteIndex" : 0 }, "schema" : "https://github.com/citation-style-language/schema/raw/master/csl-citation.json" }</w:instrText>
      </w:r>
      <w:r>
        <w:fldChar w:fldCharType="separate"/>
      </w:r>
      <w:r w:rsidRPr="004432DF">
        <w:rPr>
          <w:noProof/>
        </w:rPr>
        <w:t>[27]</w:t>
      </w:r>
      <w:r>
        <w:fldChar w:fldCharType="end"/>
      </w:r>
      <w:r>
        <w:t>. This method perform</w:t>
      </w:r>
      <w:r w:rsidR="00066EBD">
        <w:t>s</w:t>
      </w:r>
      <w:r>
        <w:t xml:space="preserve"> sa</w:t>
      </w:r>
      <w:r w:rsidR="00066EBD">
        <w:t>me process as low-pass filter</w:t>
      </w:r>
      <w:r>
        <w:t xml:space="preserve"> with a different convolutional kernel.</w:t>
      </w:r>
    </w:p>
    <w:p w14:paraId="16ED7022" w14:textId="77777777" w:rsidR="00D827DC" w:rsidRPr="007E20C3" w:rsidRDefault="00D827DC" w:rsidP="000B7072">
      <w:pPr>
        <w:pStyle w:val="Els-body-text"/>
        <w:keepNext w:val="0"/>
        <w:widowControl w:val="0"/>
      </w:pPr>
    </w:p>
    <w:p w14:paraId="4A2AD2ED" w14:textId="77777777" w:rsidR="000B7072" w:rsidRPr="00B13528" w:rsidRDefault="000B7072" w:rsidP="00D827DC">
      <w:pPr>
        <w:pStyle w:val="Els-3rdorder-head"/>
        <w:spacing w:before="0"/>
      </w:pPr>
      <w:r w:rsidRPr="00B13528">
        <w:t>Contra</w:t>
      </w:r>
      <w:r>
        <w:t>st En</w:t>
      </w:r>
      <w:r w:rsidRPr="00B13528">
        <w:t>hancement</w:t>
      </w:r>
    </w:p>
    <w:p w14:paraId="67EAA3E3" w14:textId="77777777" w:rsidR="000B7072" w:rsidRPr="00A01E2D" w:rsidRDefault="000B7072" w:rsidP="00D827DC">
      <w:pPr>
        <w:pStyle w:val="Els-4thorder-head"/>
        <w:spacing w:before="0"/>
      </w:pPr>
      <w:r>
        <w:t>Morphological Operation</w:t>
      </w:r>
    </w:p>
    <w:p w14:paraId="2F9E3AD8" w14:textId="313E1C2D" w:rsidR="000B7072" w:rsidRDefault="000B7072" w:rsidP="000B7072">
      <w:pPr>
        <w:pStyle w:val="Els-body-text"/>
        <w:keepNext w:val="0"/>
        <w:widowControl w:val="0"/>
      </w:pPr>
      <w:r>
        <w:t>Akram et al. proposed a morphological operation to soften the optic disc and brighten the lesions. Marwan et al.</w:t>
      </w:r>
      <w:r w:rsidRPr="00A45AAB">
        <w:t xml:space="preserve"> </w:t>
      </w:r>
      <w:r>
        <w:fldChar w:fldCharType="begin" w:fldLock="1"/>
      </w:r>
      <w:r>
        <w:instrText>ADDIN CSL_CITATION { "citationItems" : [ { "id" : "ITEM-1", "itemData" : { "author" : [ { "dropping-particle" : "", "family" : "Akram", "given" : "M Usman", "non-dropping-particle" : "", "parse-names" : false, "suffix" : "" }, { "dropping-particle" : "", "family" : "Jamal", "given" : "Ibaa", "non-dropping-particle" : "", "parse-names" : false, "suffix" : "" }, { "dropping-particle" : "", "family" : "Tariq", "given" : "Anam", "non-dropping-particle" : "", "parse-names" : false, "suffix" : "" }, { "dropping-particle" : "", "family" : "Imtiaz", "given" : "Junaid", "non-dropping-particle" : "", "parse-names" : false, "suffix" : "" } ], "container-title" : "Biomedical and Health Informatics (BHI)", "id" : "ITEM-1", "issued" : { "date-parts" : [ [ "2012" ] ] }, "page" : "232\u2013235", "title" : "Automated segmentation of blood vessels for detection of proliferative diabetic retinopathy", "type" : "article-journal" }, "uris" : [ "http://www.mendeley.com/documents/?uuid=4a8bbd04-f485-41c6-9d4d-d7f1a78ec741" ] } ], "mendeley" : { "formattedCitation" : "[28]", "plainTextFormattedCitation" : "[28]", "previouslyFormattedCitation" : "[28]" }, "properties" : { "noteIndex" : 0 }, "schema" : "https://github.com/citation-style-language/schema/raw/master/csl-citation.json" }</w:instrText>
      </w:r>
      <w:r>
        <w:fldChar w:fldCharType="separate"/>
      </w:r>
      <w:r w:rsidRPr="004432DF">
        <w:rPr>
          <w:noProof/>
        </w:rPr>
        <w:t>[28]</w:t>
      </w:r>
      <w:r>
        <w:fldChar w:fldCharType="end"/>
      </w:r>
      <w:r w:rsidR="0095795B">
        <w:t xml:space="preserve"> used top-hat and bottom-</w:t>
      </w:r>
      <w:r>
        <w:t xml:space="preserve">hat transform for contrast enhancement and exhibited dark lesions with minimum background variations. K Sun et al. proposed a multiscale morphological operation for blood vessel’s enhancement </w:t>
      </w:r>
      <w:r>
        <w:fldChar w:fldCharType="begin" w:fldLock="1"/>
      </w:r>
      <w:r>
        <w:instrText>ADDIN CSL_CITATION { "citationItems" : [ { "id" : "ITEM-1", "itemData" : { "author" : [ { "dropping-particle" : "", "family" : "Sun", "given" : "Kaiqiong", "non-dropping-particle" : "", "parse-names" : false, "suffix" : "" }, { "dropping-particle" : "", "family" : "Chen", "given" : "Zhen", "non-dropping-particle" : "", "parse-names" : false, "suffix" : "" }, { "dropping-particle" : "", "family" : "Jiang", "given" : "Shaofeng", "non-dropping-particle" : "", "parse-names" : false, "suffix" : "" }, { "dropping-particle" : "", "family" : "Wang", "given" : "Yu", "non-dropping-particle" : "", "parse-names" : false, "suffix" : "" } ], "container-title" : "Journal of medical systems", "id" : "ITEM-1", "issued" : { "date-parts" : [ [ "2011" ] ] }, "page" : "811\u2013824", "title" : "Morphological multiscale enhancement, fuzzy filter and watershed for vascular tree extraction in angiogram", "type" : "article-journal", "volume" : "35" }, "uris" : [ "http://www.mendeley.com/documents/?uuid=8d4db1dd-f53a-44a9-abb6-9a46e3110d27" ] } ], "mendeley" : { "formattedCitation" : "[29]", "plainTextFormattedCitation" : "[29]", "previouslyFormattedCitation" : "[29]" }, "properties" : { "noteIndex" : 0 }, "schema" : "https://github.com/citation-style-language/schema/raw/master/csl-citation.json" }</w:instrText>
      </w:r>
      <w:r>
        <w:fldChar w:fldCharType="separate"/>
      </w:r>
      <w:r w:rsidRPr="004432DF">
        <w:rPr>
          <w:noProof/>
        </w:rPr>
        <w:t>[29]</w:t>
      </w:r>
      <w:r>
        <w:fldChar w:fldCharType="end"/>
      </w:r>
      <w:r>
        <w:t>. Next, Giancardo et al. proposed a morphological reconstruction for vessel enhancement</w:t>
      </w:r>
      <w:r w:rsidR="0095795B">
        <w:t>,</w:t>
      </w:r>
      <w:r>
        <w:t xml:space="preserve"> </w:t>
      </w:r>
      <w:r w:rsidR="0095795B">
        <w:t>such as</w:t>
      </w:r>
      <w:r>
        <w:t xml:space="preserve"> vessel structure </w:t>
      </w:r>
      <w:r>
        <w:fldChar w:fldCharType="begin" w:fldLock="1"/>
      </w:r>
      <w:r>
        <w:instrText>ADDIN CSL_CITATION { "citationItems" : [ { "id" : "ITEM-1", "itemData" : { "author" : [ { "dropping-particle" : "", "family" : "Giancardo", "given" : "Luca", "non-dropping-particle" : "", "parse-names" : false, "suffix" : "" }, { "dropping-particle" : "", "family" : "Meriaudeau", "given" : "Fabrice", "non-dropping-particle" : "", "parse-names" : false, "suffix" : "" }, { "dropping-particle" : "", "family" : "Karnowski", "given" : "Thomas P", "non-dropping-particle" : "", "parse-names" : false, "suffix" : "" }, { "dropping-particle" : "", "family" : "Li", "given" : "Yaquin", "non-dropping-particle" : "", "parse-names" : false, "suffix" : "" }, { "dropping-particle" : "", "family" : "Tobin", "given" : "Kenneth W", "non-dropping-particle" : "", "parse-names" : false, "suffix" : "" }, { "dropping-particle" : "", "family" : "Chaum", "given" : "Edward", "non-dropping-particle" : "", "parse-names" : false, "suffix" : "" } ], "container-title" : "Biomedical Imaging: From Nano to Macro, 2011 IEEE International Symposium on. IEEE", "id" : "ITEM-1", "issued" : { "date-parts" : [ [ "2011" ] ] }, "page" : "1396\u20131400", "title" : "No Title", "type" : "article-journal" }, "uris" : [ "http://www.mendeley.com/documents/?uuid=4fd27412-70dc-491a-9ce9-199a985ac536", "http://www.mendeley.com/documents/?uuid=99b6a1bc-a8c7-4c26-9f08-232b9719d07e" ] } ], "mendeley" : { "formattedCitation" : "[30]", "plainTextFormattedCitation" : "[30]", "previouslyFormattedCitation" : "[30]" }, "properties" : { "noteIndex" : 0 }, "schema" : "https://github.com/citation-style-language/schema/raw/master/csl-citation.json" }</w:instrText>
      </w:r>
      <w:r>
        <w:fldChar w:fldCharType="separate"/>
      </w:r>
      <w:r w:rsidRPr="004432DF">
        <w:rPr>
          <w:noProof/>
        </w:rPr>
        <w:t>[30]</w:t>
      </w:r>
      <w:r>
        <w:fldChar w:fldCharType="end"/>
      </w:r>
      <w:r>
        <w:t>.</w:t>
      </w:r>
    </w:p>
    <w:p w14:paraId="64444237" w14:textId="77777777" w:rsidR="000B7072" w:rsidRPr="00B13528" w:rsidRDefault="000B7072" w:rsidP="000B7072">
      <w:pPr>
        <w:pStyle w:val="Els-4thorder-head"/>
      </w:pPr>
      <w:r w:rsidRPr="00B13528">
        <w:t>Gabor Wavelet</w:t>
      </w:r>
    </w:p>
    <w:p w14:paraId="29AD1857" w14:textId="2B18CF15" w:rsidR="000B7072" w:rsidRDefault="000B7072" w:rsidP="000B7072">
      <w:pPr>
        <w:pStyle w:val="Els-body-text"/>
        <w:keepNext w:val="0"/>
        <w:widowControl w:val="0"/>
      </w:pPr>
      <w:r>
        <w:t xml:space="preserve">Gabor wavelet is used to enhance thin and barely seen vessel pattern. However, the result of Gabor wavelet have a slight blur effect, so </w:t>
      </w:r>
      <w:r w:rsidR="0095795B">
        <w:t>non-</w:t>
      </w:r>
      <w:r>
        <w:t xml:space="preserve">sharp filter is used to sharpen the vessel’s edge </w:t>
      </w:r>
      <w:r w:rsidR="0095795B">
        <w:t>in order to make</w:t>
      </w:r>
      <w:r>
        <w:t xml:space="preserve"> the vessel </w:t>
      </w:r>
      <w:r w:rsidR="0095795B">
        <w:t>clearer</w:t>
      </w:r>
      <w:r>
        <w:t xml:space="preserve"> than its original image </w:t>
      </w:r>
      <w:r>
        <w:fldChar w:fldCharType="begin" w:fldLock="1"/>
      </w:r>
      <w:r>
        <w:instrText>ADDIN CSL_CITATION { "citationItems" : [ { "id" : "ITEM-1", "itemData" : { "author" : [ { "dropping-particle" : "", "family" : "Akram", "given" : "M Usman", "non-dropping-particle" : "", "parse-names" : false, "suffix" : "" }, { "dropping-particle" : "", "family" : "Tariq", "given" : "Anam", "non-dropping-particle" : "", "parse-names" : false, "suffix" : "" }, { "dropping-particle" : "", "family" : "Nasir", "given" : "Sarwat", "non-dropping-particle" : "", "parse-names" : false, "suffix" : "" }, { "dropping-particle" : "", "family" : "Khan", "given" : "Shoab A", "non-dropping-particle" : "", "parse-names" : false, "suffix" : "" } ], "container-title" : "IEEE", "id" : "ITEM-1", "issued" : { "date-parts" : [ [ "2009" ] ] }, "title" : "Gabor Wavelet Based Vessel Segmentation in Retinal Images", "type" : "article-journal" }, "uris" : [ "http://www.mendeley.com/documents/?uuid=ef5dc0c7-e68f-403a-961c-69b88c73a085" ] } ], "mendeley" : { "formattedCitation" : "[31]", "plainTextFormattedCitation" : "[31]", "previouslyFormattedCitation" : "[31]" }, "properties" : { "noteIndex" : 0 }, "schema" : "https://github.com/citation-style-language/schema/raw/master/csl-citation.json" }</w:instrText>
      </w:r>
      <w:r>
        <w:fldChar w:fldCharType="separate"/>
      </w:r>
      <w:r w:rsidRPr="004432DF">
        <w:rPr>
          <w:noProof/>
        </w:rPr>
        <w:t>[31]</w:t>
      </w:r>
      <w:r>
        <w:fldChar w:fldCharType="end"/>
      </w:r>
    </w:p>
    <w:p w14:paraId="708B8BB5" w14:textId="77777777" w:rsidR="000B7072" w:rsidRPr="00B13528" w:rsidRDefault="000B7072" w:rsidP="000B7072">
      <w:pPr>
        <w:pStyle w:val="Els-4thorder-head"/>
      </w:pPr>
      <w:r w:rsidRPr="00B13528">
        <w:t>Histogram Equalization</w:t>
      </w:r>
    </w:p>
    <w:p w14:paraId="347B913F" w14:textId="0219EF4B" w:rsidR="000B7072" w:rsidRDefault="008168B6" w:rsidP="000B7072">
      <w:pPr>
        <w:pStyle w:val="Els-body-text"/>
        <w:keepNext w:val="0"/>
        <w:widowControl w:val="0"/>
      </w:pPr>
      <w:r>
        <w:t xml:space="preserve">Histogram equalization aims to distribute intensity value an image input to produce output with even intensity. </w:t>
      </w:r>
      <w:r>
        <w:t xml:space="preserve">Tamilarasi et al. used histogram equalization combined </w:t>
      </w:r>
      <w:r w:rsidRPr="003374F8">
        <w:t>with</w:t>
      </w:r>
      <w:r>
        <w:t xml:space="preserve"> smoothing filter to enhance retina image’s contrast </w:t>
      </w:r>
      <w:r>
        <w:fldChar w:fldCharType="begin" w:fldLock="1"/>
      </w:r>
      <w:r>
        <w:instrText>ADDIN CSL_CITATION { "citationItems" : [ { "id" : "ITEM-1", "itemData" : { "author" : [ { "dropping-particle" : "", "family" : "Tamilarasi", "given" : "M", "non-dropping-particle" : "", "parse-names" : false, "suffix" : "" }, { "dropping-particle" : "", "family" : "Duraiswamy", "given" : "K", "non-dropping-particle" : "", "parse-names" : false, "suffix" : "" } ], "container-title" : "Computer Communication and Informatics (ICCCI) International Conference on. IEEE", "id" : "ITEM-1", "issued" : { "date-parts" : [ [ "2013" ] ] }, "page" : "1-5", "title" : "Genetic based fuzzy seeded region growing segmentation for diabetic retinopathy images", "type" : "article-journal" }, "uris" : [ "http://www.mendeley.com/documents/?uuid=33a46ce3-62d2-4ec7-9f5b-d1511f023210" ] } ], "mendeley" : { "formattedCitation" : "[32]", "plainTextFormattedCitation" : "[32]", "previouslyFormattedCitation" : "[32]" }, "properties" : { "noteIndex" : 0 }, "schema" : "https://github.com/citation-style-language/schema/raw/master/csl-citation.json" }</w:instrText>
      </w:r>
      <w:r>
        <w:fldChar w:fldCharType="separate"/>
      </w:r>
      <w:r w:rsidRPr="004432DF">
        <w:rPr>
          <w:noProof/>
        </w:rPr>
        <w:t>[32]</w:t>
      </w:r>
      <w:r>
        <w:fldChar w:fldCharType="end"/>
      </w:r>
      <w:r>
        <w:t xml:space="preserve">. Antal et al. use histogram equalization </w:t>
      </w:r>
      <w:r w:rsidR="002A069F">
        <w:t>(CLAHE) that applied local histogram to deferent area of the input image</w:t>
      </w:r>
      <w:r w:rsidR="002A069F">
        <w:fldChar w:fldCharType="begin" w:fldLock="1"/>
      </w:r>
      <w:r w:rsidR="002A069F">
        <w:instrText>ADDIN CSL_CITATION { "citationItems" : [ { "id" : "ITEM-1", "itemData" : { "author" : [ { "dropping-particle" : "", "family" : "Antal", "given" : "Balint", "non-dropping-particle" : "", "parse-names" : false, "suffix" : "" }, { "dropping-particle" : "", "family" : "Hajdu", "given" : "Andras", "non-dropping-particle" : "", "parse-names" : false, "suffix" : "" } ], "container-title" : "Biomedical Engineering, IEEE Transactions", "id" : "ITEM-1", "issued" : { "date-parts" : [ [ "2012" ] ] }, "page" : "1720\u20131726", "title" : "An ensemble-based system for microaneurysm detection and diabetic retinopathy grading", "type" : "article-journal", "volume" : "6" }, "uris" : [ "http://www.mendeley.com/documents/?uuid=6ae1dee7-391e-47b9-b311-cf3469e23a83" ] } ], "mendeley" : { "formattedCitation" : "[33]", "plainTextFormattedCitation" : "[33]", "previouslyFormattedCitation" : "[33]" }, "properties" : { "noteIndex" : 0 }, "schema" : "https://github.com/citation-style-language/schema/raw/master/csl-citation.json" }</w:instrText>
      </w:r>
      <w:r w:rsidR="002A069F">
        <w:fldChar w:fldCharType="separate"/>
      </w:r>
      <w:r w:rsidR="002A069F" w:rsidRPr="002A069F">
        <w:rPr>
          <w:noProof/>
        </w:rPr>
        <w:t>[33]</w:t>
      </w:r>
      <w:r w:rsidR="002A069F">
        <w:fldChar w:fldCharType="end"/>
      </w:r>
      <w:r w:rsidR="002A069F">
        <w:t xml:space="preserve">. in CLAHE, contrast limitation is applied to every pixel to avoid noise amplication. Elbalaoui et al. </w:t>
      </w:r>
      <w:r w:rsidR="002A069F">
        <w:fldChar w:fldCharType="begin" w:fldLock="1"/>
      </w:r>
      <w:r w:rsidR="002A069F">
        <w:instrText>ADDIN CSL_CITATION { "citationItems" : [ { "id" : "ITEM-1", "itemData" : { "DOI" : "10.1109/CGiV.2016.69", "ISBN" : "978-1-5090-0811-7", "author" : [ { "dropping-particle" : "", "family" : "Elbalaoui", "given" : "a.", "non-dropping-particle" : "", "parse-names" : false, "suffix" : "" }, { "dropping-particle" : "", "family" : "Fakir", "given" : "M.", "non-dropping-particle" : "", "parse-names" : false, "suffix" : "" }, { "dropping-particle" : "", "family" : "Taifi", "given" : "K.", "non-dropping-particle" : "", "parse-names" : false, "suffix" : "" }, { "dropping-particle" : "", "family" : "Merbouha", "given" : "A.", "non-dropping-particle" : "", "parse-names" : false, "suffix" : "" } ], "container-title" : "2016 13th International Conference on Computer Graphics, Imaging and Visualization (CGiV)", "id" : "ITEM-1", "issued" : { "date-parts" : [ [ "2016" ] ] }, "page" : "324-332", "title" : "Automatic detection of blood vessel in retinal images", "type" : "article-journal" }, "uris" : [ "http://www.mendeley.com/documents/?uuid=ed7ca0cf-a4a1-4cc2-9c99-cf27af75b735" ] } ], "mendeley" : { "formattedCitation" : "[34]", "plainTextFormattedCitation" : "[34]" }, "properties" : { "noteIndex" : 0 }, "schema" : "https://github.com/citation-style-language/schema/raw/master/csl-citation.json" }</w:instrText>
      </w:r>
      <w:r w:rsidR="002A069F">
        <w:fldChar w:fldCharType="separate"/>
      </w:r>
      <w:r w:rsidR="002A069F" w:rsidRPr="002A069F">
        <w:rPr>
          <w:noProof/>
        </w:rPr>
        <w:t>[34]</w:t>
      </w:r>
      <w:r w:rsidR="002A069F">
        <w:fldChar w:fldCharType="end"/>
      </w:r>
      <w:r w:rsidR="002A069F">
        <w:t xml:space="preserve"> used CLAHE because it can increase the contrast between contours. When enhancing the contrast image, two factors must be considered, spped and efficiency. </w:t>
      </w:r>
      <w:r w:rsidR="000B7072" w:rsidRPr="00BB5254">
        <w:t>Bhattacharjee et al</w:t>
      </w:r>
      <w:r w:rsidR="000B7072">
        <w:t>.</w:t>
      </w:r>
      <w:r w:rsidR="000B7072" w:rsidRPr="00BB5254">
        <w:t xml:space="preserve"> </w:t>
      </w:r>
      <w:r w:rsidR="000B7072">
        <w:t>using CLAHE to enhance the contrast of fundus images which operate</w:t>
      </w:r>
      <w:r w:rsidR="007C173B">
        <w:t>s</w:t>
      </w:r>
      <w:r w:rsidR="000B7072">
        <w:t xml:space="preserve"> on a small region of retinal </w:t>
      </w:r>
      <w:r w:rsidR="000B7072">
        <w:t xml:space="preserve">images, but can </w:t>
      </w:r>
      <w:r w:rsidR="007C173B">
        <w:t>generate</w:t>
      </w:r>
      <w:r w:rsidR="000B7072">
        <w:t xml:space="preserve"> noise in image </w:t>
      </w:r>
      <w:r w:rsidR="000B7072">
        <w:fldChar w:fldCharType="begin" w:fldLock="1"/>
      </w:r>
      <w:r w:rsidR="002A069F">
        <w:instrText>ADDIN CSL_CITATION { "citationItems" : [ { "id" : "ITEM-1", "itemData" : { "author" : [ { "dropping-particle" : "", "family" : "Bhattacharhjee", "given" : "Rupsa", "non-dropping-particle" : "", "parse-names" : false, "suffix" : "" }, { "dropping-particle" : "", "family" : "Chakraborty", "given" : "Monisha", "non-dropping-particle" : "", "parse-names" : false, "suffix" : "" } ], "container-title" : "National Conference on Computing and Communication Systems (NCCCS) organized by IEEE", "id" : "ITEM-1", "issued" : { "date-parts" : [ [ "2012" ] ] }, "page" : "978", "title" : "Exudates, retinal and statistical features detection from diabetic retinopathy and normal fundus images: an automated comparative approach", "type" : "article-journal" }, "uris" : [ "http://www.mendeley.com/documents/?uuid=1e71581a-b592-4bf3-a7c5-8807a592eb49" ] } ], "mendeley" : { "formattedCitation" : "[35]", "plainTextFormattedCitation" : "[35]", "previouslyFormattedCitation" : "[34]" }, "properties" : { "noteIndex" : 0 }, "schema" : "https://github.com/citation-style-language/schema/raw/master/csl-citation.json" }</w:instrText>
      </w:r>
      <w:r w:rsidR="000B7072">
        <w:fldChar w:fldCharType="separate"/>
      </w:r>
      <w:r w:rsidR="002A069F" w:rsidRPr="002A069F">
        <w:rPr>
          <w:noProof/>
        </w:rPr>
        <w:t>[35]</w:t>
      </w:r>
      <w:r w:rsidR="000B7072">
        <w:fldChar w:fldCharType="end"/>
      </w:r>
      <w:r w:rsidR="000B7072" w:rsidRPr="00BB5254">
        <w:t>.</w:t>
      </w:r>
      <w:r w:rsidR="000B7072">
        <w:t xml:space="preserve"> Other contrast enhancement method that can be done with adaptive histogram equalization is by contrast limited adaptive histogram </w:t>
      </w:r>
      <w:r w:rsidR="000B7072">
        <w:fldChar w:fldCharType="begin" w:fldLock="1"/>
      </w:r>
      <w:r w:rsidR="002A069F">
        <w:instrText>ADDIN CSL_CITATION { "citationItems" : [ { "id" : "ITEM-1", "itemData" : { "DOI" : "10.1109/HISB.2011.39", "ISBN" : "9780769544076", "abstract" : "The extraction of retinal vessels plays an important role in the diagnosis and study of retinal diseases, such as Age-related Macular Degeneration (AMD), Diabetic Retinopathy, Retinopathy of Prematurity (ROP). Vessel diameters, tortuosity, branch lengths, angles, and bifurcations are essential to diagnosing these diseases. However, this is a challenging task due to high noise levels, the low contrast of thin vessels to the background, non-uniform illumination, and the central light reflex. Our goal here is to develop a framework to accurately segment the retinal vessels as a preprocessing step for the feature extraction of the vessels towards the future disease diagnosis. In this paper, we present a principal curve based retinal vessel segmentation approach to achieve this goal. We first use the isotropic Gaussian kernel Frangi filter to enhance the retinal vessels and measure the diameters of them. A multiscale principal curve projection and tracing algorithm is then proposed to identify the centerlines of the vessels in the output image of the Franfi filter using the underlying kernel smoothing interpolation of the intensities. The estimated vessel radius from the Frangi filter are used as the bandwidth of the kernel interpolation in the principal curve projection and tracing step. The vessel features toward diagnosing and analyzing the diseases can be extracted from our segmentation results. The presented approach is implemented on a publicly available DRIVE database 16.", "author" : [ { "dropping-particle" : "", "family" : "You", "given" : "S.", "non-dropping-particle" : "", "parse-names" : false, "suffix" : "" }, { "dropping-particle" : "", "family" : "Bas", "given" : "E.", "non-dropping-particle" : "", "parse-names" : false, "suffix" : "" }, { "dropping-particle" : "", "family" : "Erdogmus", "given" : "D.", "non-dropping-particle" : "", "parse-names" : false, "suffix" : "" }, { "dropping-particle" : "", "family" : "Kalpathy-Cramer", "given" : "J.", "non-dropping-particle" : "", "parse-names" : false, "suffix" : "" } ], "container-title" : "Proceedings - 2011 1st IEEE International Conference on Healthcare Informatics, Imaging and Systems Biology, HISB 2011", "id" : "ITEM-1", "issued" : { "date-parts" : [ [ "2011" ] ] }, "page" : "331-337", "title" : "Principal curved based retinal vessel segmentation towards diagnosis of retinal diseases", "type" : "article-journal" }, "uris" : [ "http://www.mendeley.com/documents/?uuid=90868d5d-f665-48ab-a927-b77d647fd728" ] } ], "mendeley" : { "formattedCitation" : "[36]", "plainTextFormattedCitation" : "[36]", "previouslyFormattedCitation" : "[35]" }, "properties" : { "noteIndex" : 0 }, "schema" : "https://github.com/citation-style-language/schema/raw/master/csl-citation.json" }</w:instrText>
      </w:r>
      <w:r w:rsidR="000B7072">
        <w:fldChar w:fldCharType="separate"/>
      </w:r>
      <w:r w:rsidR="002A069F" w:rsidRPr="002A069F">
        <w:rPr>
          <w:noProof/>
        </w:rPr>
        <w:t>[36]</w:t>
      </w:r>
      <w:r w:rsidR="000B7072">
        <w:fldChar w:fldCharType="end"/>
      </w:r>
      <w:r w:rsidR="000B7072">
        <w:t xml:space="preserve">. In this method, </w:t>
      </w:r>
      <w:r w:rsidR="007C173B">
        <w:t xml:space="preserve">the </w:t>
      </w:r>
      <w:r w:rsidR="000B7072">
        <w:t xml:space="preserve">image is split to 8x8 sections and histogram equalization is applied locally to every section of the image </w:t>
      </w:r>
      <w:r w:rsidR="000B7072">
        <w:fldChar w:fldCharType="begin" w:fldLock="1"/>
      </w:r>
      <w:r w:rsidR="002A069F">
        <w:instrText>ADDIN CSL_CITATION { "citationItems" : [ { "id" : "ITEM-1", "itemData" : { "author" : [ { "dropping-particle" : "", "family" : "Ramlugun", "given" : "Girish Singh", "non-dropping-particle" : "", "parse-names" : false, "suffix" : "" }, { "dropping-particle" : "", "family" : "Nagarajan", "given" : "Vivek Khrisna", "non-dropping-particle" : "", "parse-names" : false, "suffix" : "" }, { "dropping-particle" : "", "family" : "Chakraborty", "given" : "Chandan", "non-dropping-particle" : "", "parse-names" : false, "suffix" : "" } ], "container-title" : "Expert Systems with Application", "id" : "ITEM-1", "issued" : { "date-parts" : [ [ "2012" ] ] }, "page" : "1141-1146", "title" : "Small retinal vessel extraction towards proliferative diabetic retinopathy screening", "type" : "article-journal", "volume" : "39" }, "uris" : [ "http://www.mendeley.com/documents/?uuid=7f539534-b1e2-421b-8c40-02f8d0285bab" ] } ], "mendeley" : { "formattedCitation" : "[37]", "plainTextFormattedCitation" : "[37]", "previouslyFormattedCitation" : "[36]" }, "properties" : { "noteIndex" : 0 }, "schema" : "https://github.com/citation-style-language/schema/raw/master/csl-citation.json" }</w:instrText>
      </w:r>
      <w:r w:rsidR="000B7072">
        <w:fldChar w:fldCharType="separate"/>
      </w:r>
      <w:r w:rsidR="002A069F" w:rsidRPr="002A069F">
        <w:rPr>
          <w:noProof/>
        </w:rPr>
        <w:t>[37]</w:t>
      </w:r>
      <w:r w:rsidR="000B7072">
        <w:fldChar w:fldCharType="end"/>
      </w:r>
      <w:r w:rsidR="000B7072" w:rsidRPr="00D36AFA">
        <w:t xml:space="preserve">. </w:t>
      </w:r>
      <w:r w:rsidR="000B7072">
        <w:t xml:space="preserve">This method is very effective in emphasizing local values in an image. However, this method also generates noise that can disturb the next process </w:t>
      </w:r>
      <w:r w:rsidR="000B7072">
        <w:fldChar w:fldCharType="begin" w:fldLock="1"/>
      </w:r>
      <w:r w:rsidR="002A069F">
        <w:instrText>ADDIN CSL_CITATION { "citationItems" : [ { "id" : "ITEM-1", "itemData" : { "author" : [ { "dropping-particle" : "", "family" : "Antal", "given" : "Balint", "non-dropping-particle" : "", "parse-names" : false, "suffix" : "" }, { "dropping-particle" : "", "family" : "Lazar", "given" : "Istvan", "non-dropping-particle" : "", "parse-names" : false, "suffix" : "" }, { "dropping-particle" : "", "family" : "Hajdu", "given" : "Andras", "non-dropping-particle" : "", "parse-names" : false, "suffix" : "" }, { "dropping-particle" : "", "family" : "Torok", "given" : "Zsolt", "non-dropping-particle" : "", "parse-names" : false, "suffix" : "" }, { "dropping-particle" : "", "family" : "Csutak", "given" : "Andrienne", "non-dropping-particle" : "", "parse-names" : false, "suffix" : "" }, { "dropping-particle" : "", "family" : "Peto", "given" : "Tunde", "non-dropping-particle" : "", "parse-names" : false, "suffix" : "" } ], "container-title" : "4th International Workshop on Soft Computing Applications IEEE", "id" : "ITEM-1", "issued" : { "date-parts" : [ [ "2010" ] ] }, "page" : "137-142", "title" : "A Multi-level ensemble-based system for detecting microaneurysms in fundus images", "type" : "article-journal", "volume" : "10" }, "uris" : [ "http://www.mendeley.com/documents/?uuid=d7acd664-4895-44dd-ab9e-6c3a878729db" ] } ], "mendeley" : { "formattedCitation" : "[38]", "plainTextFormattedCitation" : "[38]", "previouslyFormattedCitation" : "[37]" }, "properties" : { "noteIndex" : 0 }, "schema" : "https://github.com/citation-style-language/schema/raw/master/csl-citation.json" }</w:instrText>
      </w:r>
      <w:r w:rsidR="000B7072">
        <w:fldChar w:fldCharType="separate"/>
      </w:r>
      <w:r w:rsidR="002A069F" w:rsidRPr="002A069F">
        <w:rPr>
          <w:noProof/>
        </w:rPr>
        <w:t>[38]</w:t>
      </w:r>
      <w:r w:rsidR="000B7072">
        <w:fldChar w:fldCharType="end"/>
      </w:r>
      <w:r w:rsidR="000B7072" w:rsidRPr="00D36AFA">
        <w:t>.</w:t>
      </w:r>
      <w:r w:rsidR="000B7072">
        <w:t xml:space="preserve"> Other histogram equalization development is illumination equalization which uses Global Local Adaptive Histogram Equalization with Partially Overlapped Windows (GLAPOW) algorithm </w:t>
      </w:r>
      <w:r w:rsidR="000B7072">
        <w:fldChar w:fldCharType="begin" w:fldLock="1"/>
      </w:r>
      <w:r w:rsidR="002A069F">
        <w:instrText>ADDIN CSL_CITATION { "citationItems" : [ { "id" : "ITEM-1", "itemData" : { "author" : [ { "dropping-particle" : "", "family" : "Aibinu", "given" : "A.M", "non-dropping-particle" : "", "parse-names" : false, "suffix" : "" }, { "dropping-particle" : "", "family" : "Iqbal", "given" : "M.I", "non-dropping-particle" : "", "parse-names" : false, "suffix" : "" }, { "dropping-particle" : "", "family" : "Shafie", "given" : "A.A", "non-dropping-particle" : "", "parse-names" : false, "suffix" : "" }, { "dropping-particle" : "", "family" : "Salami", "given" : "M.J.E", "non-dropping-particle" : "", "parse-names" : false, "suffix" : "" }, { "dropping-particle" : "", "family" : "Nilsson", "given" : "M", "non-dropping-particle" : "", "parse-names" : false, "suffix" : "" } ], "container-title" : "Computers in Biology and Medicine", "id" : "ITEM-1", "issued" : { "date-parts" : [ [ "2010" ] ] }, "page" : "91-89", "title" : "Vascular intersection detection in retina fundus images using a new hybrid approach", "type" : "article-journal", "volume" : "40" }, "uris" : [ "http://www.mendeley.com/documents/?uuid=a30dd967-e05f-40ef-8c07-4ed82fbc4ab7" ] } ], "mendeley" : { "formattedCitation" : "[39]", "plainTextFormattedCitation" : "[39]", "previouslyFormattedCitation" : "[38]" }, "properties" : { "noteIndex" : 0 }, "schema" : "https://github.com/citation-style-language/schema/raw/master/csl-citation.json" }</w:instrText>
      </w:r>
      <w:r w:rsidR="000B7072">
        <w:fldChar w:fldCharType="separate"/>
      </w:r>
      <w:r w:rsidR="002A069F" w:rsidRPr="002A069F">
        <w:rPr>
          <w:noProof/>
        </w:rPr>
        <w:t>[39]</w:t>
      </w:r>
      <w:r w:rsidR="000B7072">
        <w:fldChar w:fldCharType="end"/>
      </w:r>
      <w:r w:rsidR="000B7072" w:rsidRPr="00552B39">
        <w:t>.</w:t>
      </w:r>
      <w:r w:rsidR="000B7072">
        <w:t xml:space="preserve"> This technique ha</w:t>
      </w:r>
      <w:r w:rsidR="007C173B">
        <w:t>s</w:t>
      </w:r>
      <w:r w:rsidR="000B7072">
        <w:t xml:space="preserve"> a good performance compared with other technique for image fundus.  Other contrast enhancement method that also adopts histogram technique is Gray Level Grouping </w:t>
      </w:r>
      <w:r w:rsidR="000B7072">
        <w:fldChar w:fldCharType="begin" w:fldLock="1"/>
      </w:r>
      <w:r w:rsidR="002A069F">
        <w:instrText>ADDIN CSL_CITATION { "citationItems" : [ { "id" : "ITEM-1", "itemData" : { "author" : [ { "dropping-particle" : "", "family" : "Ram", "given" : "Keerthi", "non-dropping-particle" : "", "parse-names" : false, "suffix" : "" }, { "dropping-particle" : "", "family" : "Babu", "given" : "Yogesh", "non-dropping-particle" : "", "parse-names" : false, "suffix" : "" }, { "dropping-particle" : "", "family" : "Sivanwamy", "given" : "Jayanthi", "non-dropping-particle" : "", "parse-names" : false, "suffix" : "" } ], "id" : "ITEM-1", "issued" : { "date-parts" : [ [ "2009" ] ] }, "title" : "Curvature orientation histogram for detection and matching of vascular landmarks in retinal images", "type" : "article-journal" }, "uris" : [ "http://www.mendeley.com/documents/?uuid=89c936f8-51ce-49e8-8657-e465db075242" ] } ], "mendeley" : { "formattedCitation" : "[40]", "plainTextFormattedCitation" : "[40]", "previouslyFormattedCitation" : "[39]" }, "properties" : { "noteIndex" : 0 }, "schema" : "https://github.com/citation-style-language/schema/raw/master/csl-citation.json" }</w:instrText>
      </w:r>
      <w:r w:rsidR="000B7072">
        <w:fldChar w:fldCharType="separate"/>
      </w:r>
      <w:r w:rsidR="002A069F" w:rsidRPr="002A069F">
        <w:rPr>
          <w:noProof/>
        </w:rPr>
        <w:t>[40]</w:t>
      </w:r>
      <w:r w:rsidR="000B7072">
        <w:fldChar w:fldCharType="end"/>
      </w:r>
      <w:r w:rsidR="000B7072" w:rsidRPr="00552B39">
        <w:t xml:space="preserve">. </w:t>
      </w:r>
      <w:r w:rsidR="000B7072">
        <w:t>This method have similarities with histogram equalization technique, but differ on gray level grouping aspects based on its frequency of occurrences.</w:t>
      </w:r>
    </w:p>
    <w:p w14:paraId="037FE659" w14:textId="77777777" w:rsidR="000B7072" w:rsidRPr="00010011" w:rsidRDefault="000B7072" w:rsidP="000B7072">
      <w:pPr>
        <w:pStyle w:val="Els-2ndorder-head"/>
        <w:keepNext w:val="0"/>
        <w:widowControl w:val="0"/>
        <w:ind w:left="0"/>
      </w:pPr>
      <w:r w:rsidRPr="00010011">
        <w:t>Retinal Blood Vessel Segmentation</w:t>
      </w:r>
    </w:p>
    <w:p w14:paraId="5CB48A3F" w14:textId="77777777" w:rsidR="000B7072" w:rsidRDefault="000B7072" w:rsidP="000B7072">
      <w:pPr>
        <w:pStyle w:val="Els-body-text"/>
        <w:keepNext w:val="0"/>
        <w:widowControl w:val="0"/>
      </w:pPr>
      <w:r>
        <w:t>Segmentation process is the core process in blood vessel detection on retinal fundus image. In this process, blood vessel will be detected on eye retinal fundus image. Detected blood vessel in this segmentation process can be used for further research. The segmentation method covered in this paper is divided in to three major groups namely, image based, pattern recognition based, and vessel tracking/tracing.</w:t>
      </w:r>
    </w:p>
    <w:p w14:paraId="15286948" w14:textId="77777777" w:rsidR="000B7072" w:rsidRDefault="000B7072" w:rsidP="000B7072">
      <w:pPr>
        <w:pStyle w:val="Els-3rdorder-head"/>
      </w:pPr>
      <w:r>
        <w:t>Image based</w:t>
      </w:r>
    </w:p>
    <w:p w14:paraId="4A5BB331" w14:textId="606A3D5F" w:rsidR="000B7072" w:rsidRDefault="000B7072" w:rsidP="000B7072">
      <w:pPr>
        <w:pStyle w:val="Els-body-text"/>
        <w:keepNext w:val="0"/>
        <w:widowControl w:val="0"/>
      </w:pPr>
      <w:r>
        <w:t>Segmentation methods categorized in this group are based on digital image processing operations. These techniques were using image as the primary data. It differentiates these techniques from pattern recognizing technique which require</w:t>
      </w:r>
      <w:r w:rsidR="00020CF5">
        <w:t>s</w:t>
      </w:r>
      <w:r>
        <w:t xml:space="preserve"> input image transformation process into values or features. This group may be divided into two major divisions, namely, edge/boundary based and region based or region growing.</w:t>
      </w:r>
    </w:p>
    <w:p w14:paraId="3AF635F1" w14:textId="77777777" w:rsidR="000B7072" w:rsidRPr="00D15E9E" w:rsidRDefault="000B7072" w:rsidP="000B7072">
      <w:pPr>
        <w:pStyle w:val="Els-4thorder-head"/>
      </w:pPr>
      <w:r w:rsidRPr="00D15E9E">
        <w:t>Edge/boundary based</w:t>
      </w:r>
      <w:r>
        <w:t xml:space="preserve"> </w:t>
      </w:r>
    </w:p>
    <w:p w14:paraId="128041E9" w14:textId="77777777" w:rsidR="000B7072" w:rsidRPr="00010011" w:rsidRDefault="000B7072" w:rsidP="000B7072">
      <w:pPr>
        <w:pStyle w:val="Els-4thorder-head"/>
        <w:numPr>
          <w:ilvl w:val="4"/>
          <w:numId w:val="1"/>
        </w:numPr>
        <w:spacing w:before="0"/>
      </w:pPr>
      <w:r w:rsidRPr="00010011">
        <w:t>Canny Edge Detection</w:t>
      </w:r>
    </w:p>
    <w:p w14:paraId="5D6D3593" w14:textId="33EE314C" w:rsidR="000B7072" w:rsidRDefault="000B7072" w:rsidP="000B7072">
      <w:pPr>
        <w:pStyle w:val="Els-body-text"/>
        <w:keepNext w:val="0"/>
        <w:widowControl w:val="0"/>
      </w:pPr>
      <w:r>
        <w:rPr>
          <w:i/>
        </w:rPr>
        <w:t>C</w:t>
      </w:r>
      <w:r w:rsidRPr="00E234AD">
        <w:rPr>
          <w:i/>
        </w:rPr>
        <w:t>anny edge detection</w:t>
      </w:r>
      <w:r w:rsidRPr="00E234AD">
        <w:t xml:space="preserve"> </w:t>
      </w:r>
      <w:r>
        <w:t xml:space="preserve">is used to detect edges </w:t>
      </w:r>
      <w:r w:rsidRPr="00E234AD">
        <w:fldChar w:fldCharType="begin" w:fldLock="1"/>
      </w:r>
      <w:r w:rsidR="002A069F">
        <w:instrText>ADDIN CSL_CITATION { "citationItems" : [ { "id" : "ITEM-1", "itemData" : { "ISBN" : "9781479918546", "author" : [ { "dropping-particle" : "", "family" : "Yacin", "given" : "S", "non-dropping-particle" : "", "parse-names" : false, "suffix" : "" } ], "id" : "ITEM-1", "issue" : "March", "issued" : { "date-parts" : [ [ "2015" ] ] }, "title" : "Retinopathy based on brightness variations in SDOCT retinal images", "type" : "article-journal" }, "uris" : [ "http://www.mendeley.com/documents/?uuid=ae843f82-7349-4eb3-9904-2ab6d5c54cb3" ] } ], "mendeley" : { "formattedCitation" : "[41]", "plainTextFormattedCitation" : "[41]", "previouslyFormattedCitation" : "[40]" }, "properties" : { "noteIndex" : 0 }, "schema" : "https://github.com/citation-style-language/schema/raw/master/csl-citation.json" }</w:instrText>
      </w:r>
      <w:r w:rsidRPr="00E234AD">
        <w:fldChar w:fldCharType="separate"/>
      </w:r>
      <w:r w:rsidR="002A069F" w:rsidRPr="002A069F">
        <w:rPr>
          <w:noProof/>
        </w:rPr>
        <w:t>[41]</w:t>
      </w:r>
      <w:r w:rsidRPr="00E234AD">
        <w:fldChar w:fldCharType="end"/>
      </w:r>
      <w:r>
        <w:t xml:space="preserve"> Smriti’s et al. </w:t>
      </w:r>
      <w:r>
        <w:fldChar w:fldCharType="begin" w:fldLock="1"/>
      </w:r>
      <w:r>
        <w:instrText>ADDIN CSL_CITATION { "citationItems" : [ { "id" : "ITEM-1", "itemData" : { "DOI" : "10.1109/CIPECH.2014.7019098", "ISBN" : "9781479958719", "abstract" : "With the emerging computation techniques in the field of medical science such as in Ophthalmology; it is often required an automated technique for identification of pathological condition such as diabetic retinopathy which might cause serious problems like blindness. Retinal diseases are often characterized by modification in retinal vessels. Retinal blood vessels observed with fundus imaging provides important indicators not only for clinical diagnosis and treatment of eye diseases but also for systemic diseases such as diabetes, hypertension etc. which manifest themselves in the retina. Quantitative structural analysis of the retinal vasculature not only helps in the diagnosis of retinopathies but also provides potential biomarkers of systemic diseases. Such as arteriole to venule width ratio (AVR) is a parameter indicative of microvascular health and systemic disease. In this paper we performed retinal vessel's pixel classification into arterioles and venules using Neural Network on DRIVE database. Two types of feed-forward Neural Network are used: Back Propagation Network (BPN) and Probabilistic Neural Network (PNN). BPN gives 83.9% and where as PNN gives 85.1% pixel classification on 20 images. The ROC curve for BPN and PNN has value 0.83 and 0.87 respectively for the DRIVE dataset.", "author" : [ { "dropping-particle" : "", "family" : "Chhabra", "given" : "Smriti", "non-dropping-particle" : "", "parse-names" : false, "suffix" : "" }, { "dropping-particle" : "", "family" : "Bhushan", "given" : "Bharat", "non-dropping-particle" : "", "parse-names" : false, "suffix" : "" } ], "container-title" : "Proceedings of the International Conference on Innovative Applications of Computational Intelligence on Power, Energy and Controls with Their Impact on Humanity, CIPECH 2014", "id" : "ITEM-1", "issue" : "November", "issued" : { "date-parts" : [ [ "2014" ] ] }, "page" : "59-62", "title" : "Supervised pixel classification into arteries and veins of retinal images", "type" : "article-journal" }, "uris" : [ "http://www.mendeley.com/documents/?uuid=a63de880-4a50-4013-a579-a97b408e81ee" ] } ], "mendeley" : { "formattedCitation" : "[9]", "plainTextFormattedCitation" : "[9]", "previouslyFormattedCitation" : "[9]" }, "properties" : { "noteIndex" : 0 }, "schema" : "https://github.com/citation-style-language/schema/raw/master/csl-citation.json" }</w:instrText>
      </w:r>
      <w:r>
        <w:fldChar w:fldCharType="separate"/>
      </w:r>
      <w:r w:rsidRPr="004432DF">
        <w:rPr>
          <w:noProof/>
        </w:rPr>
        <w:t>[9]</w:t>
      </w:r>
      <w:r>
        <w:fldChar w:fldCharType="end"/>
      </w:r>
      <w:r>
        <w:t xml:space="preserve"> research applied canny edge detection method for each intensity profile to find the edge of the vessel. The weakness of this method is the lack of segmented image and feature to be extracted.</w:t>
      </w:r>
    </w:p>
    <w:p w14:paraId="41AD2F81" w14:textId="77777777" w:rsidR="000B7072" w:rsidRDefault="000B7072" w:rsidP="000B7072">
      <w:pPr>
        <w:pStyle w:val="Els-4thorder-head"/>
        <w:numPr>
          <w:ilvl w:val="4"/>
          <w:numId w:val="1"/>
        </w:numPr>
      </w:pPr>
      <w:r>
        <w:t xml:space="preserve">Multiscale </w:t>
      </w:r>
    </w:p>
    <w:p w14:paraId="2C043F4E" w14:textId="6ECF575A" w:rsidR="000B7072" w:rsidRPr="00E46ABA" w:rsidRDefault="000B7072" w:rsidP="000B7072">
      <w:pPr>
        <w:pStyle w:val="Els-body-text"/>
        <w:keepNext w:val="0"/>
        <w:widowControl w:val="0"/>
      </w:pPr>
      <w:r w:rsidRPr="00E46ABA">
        <w:t>Multiscale</w:t>
      </w:r>
      <w:r>
        <w:t xml:space="preserve"> is a method for blood vessel segmentation in eye retinal fundus image. Uyens et al. </w:t>
      </w:r>
      <w:r>
        <w:fldChar w:fldCharType="begin" w:fldLock="1"/>
      </w:r>
      <w:r>
        <w:instrText>ADDIN CSL_CITATION { "citationItems" : [ { "id" : "ITEM-1", "itemData" : { "DOI" : "10.1016/j.patcog.2012.08.009", "ISSN" : "00313203", "author" : [ { "dropping-particle" : "", "family" : "Nguyen", "given" : "Uyen T.V.", "non-dropping-particle" : "", "parse-names" : false, "suffix" : "" }, { "dropping-particle" : "", "family" : "Bhuiyan", "given" : "Alauddin", "non-dropping-particle" : "", "parse-names" : false, "suffix" : "" }, { "dropping-particle" : "", "family" : "Park", "given" : "Laurence a.F.", "non-dropping-particle" : "", "parse-names" : false, "suffix" : "" }, { "dropping-particle" : "", "family" : "Ramamohanarao", "given" : "Kotagiri", "non-dropping-particle" : "", "parse-names" : false, "suffix" : "" } ], "container-title" : "Pattern Recognition", "id" : "ITEM-1", "issue" : "3", "issued" : { "date-parts" : [ [ "2013" ] ] }, "page" : "703-715", "publisher" : "Elsevier", "title" : "An effective retinal blood vessel segmentation method using multi-scale line detection", "type" : "article-journal", "volume" : "46" }, "uris" : [ "http://www.mendeley.com/documents/?uuid=f9e6f6f8-0809-490b-8156-43effe88cbae" ] } ], "mendeley" : { "formattedCitation" : "[13]", "plainTextFormattedCitation" : "[13]", "previouslyFormattedCitation" : "[13]" }, "properties" : { "noteIndex" : 0 }, "schema" : "https://github.com/citation-style-language/schema/raw/master/csl-citation.json" }</w:instrText>
      </w:r>
      <w:r>
        <w:fldChar w:fldCharType="separate"/>
      </w:r>
      <w:r w:rsidRPr="004432DF">
        <w:rPr>
          <w:noProof/>
        </w:rPr>
        <w:t>[13]</w:t>
      </w:r>
      <w:r>
        <w:fldChar w:fldCharType="end"/>
      </w:r>
      <w:r>
        <w:t xml:space="preserve"> research used multiscale line detector method for blood vessel segmentation and Elahe et al. </w:t>
      </w:r>
      <w:r>
        <w:fldChar w:fldCharType="begin" w:fldLock="1"/>
      </w:r>
      <w:r w:rsidR="002A069F">
        <w:instrText>ADDIN CSL_CITATION { "citationItems" : [ { "id" : "ITEM-1", "itemData" : { "DOI" : "10.1016/j.compbiomed.2011.10.008", "ISSN" : "00104825", "PMID" : "22099700", "abstract" : "Recently, automated segmentation of retinal vessels in optic fundus images has been an important focus of much research. In this paper, we propose a multi-scale method to segment retinal vessels based on a weighted two-dimensional (2D) medialness function. The results of the medialness function are first multiplied by the eigenvalues of the Hessian matrix. Next, centerlines of vessels are extracted using noise reduction and reconnection procedures. Finally, vessel radii are estimated and retinal vessels are segmented. The proposed method is evaluated and compared with several recent methods using images from the DRIVE and STARE databases. ?? 2011 Elsevier Ltd.", "author" : [ { "dropping-particle" : "", "family" : "Moghimirad", "given" : "Elahe", "non-dropping-particle" : "", "parse-names" : false, "suffix" : "" }, { "dropping-particle" : "", "family" : "Hamid Rezatofighi", "given" : "Seyed", "non-dropping-particle" : "", "parse-names" : false, "suffix" : "" }, { "dropping-particle" : "", "family" : "Soltanian-Zadeh", "given" : "Hamid", "non-dropping-particle" : "", "parse-names" : false, "suffix" : "" } ], "container-title" : "Computers in Biology and Medicine", "id" : "ITEM-1", "issue" : "1", "issued" : { "date-parts" : [ [ "2012" ] ] }, "page" : "50-60", "publisher" : "Elsevier", "title" : "Retinal vessel segmentation using a multi-scale medialness function", "type" : "article-journal", "volume" : "42" }, "uris" : [ "http://www.mendeley.com/documents/?uuid=9c1492b2-9c78-46f2-9f28-aaadcd2c2816" ] } ], "mendeley" : { "formattedCitation" : "[42]", "plainTextFormattedCitation" : "[42]", "previouslyFormattedCitation" : "[41]" }, "properties" : { "noteIndex" : 0 }, "schema" : "https://github.com/citation-style-language/schema/raw/master/csl-citation.json" }</w:instrText>
      </w:r>
      <w:r>
        <w:fldChar w:fldCharType="separate"/>
      </w:r>
      <w:r w:rsidR="002A069F" w:rsidRPr="002A069F">
        <w:rPr>
          <w:noProof/>
        </w:rPr>
        <w:t>[42]</w:t>
      </w:r>
      <w:r>
        <w:fldChar w:fldCharType="end"/>
      </w:r>
      <w:r>
        <w:t xml:space="preserve"> proposed multiscale method for retinal blood vessel segmentation based on weighted two-dimensional (2D) medialness function.</w:t>
      </w:r>
    </w:p>
    <w:p w14:paraId="39FD6C34" w14:textId="5AB0970E" w:rsidR="000B7072" w:rsidRDefault="000B7072" w:rsidP="000B7072">
      <w:pPr>
        <w:pStyle w:val="Els-body-text"/>
        <w:keepNext w:val="0"/>
        <w:widowControl w:val="0"/>
      </w:pPr>
      <w:r>
        <w:t xml:space="preserve">Frangi et al. studied multiscale second order local structure of images (hessian) in the context of vessel filter’s enhancement </w:t>
      </w:r>
      <w:r>
        <w:fldChar w:fldCharType="begin" w:fldLock="1"/>
      </w:r>
      <w:r w:rsidR="002A069F">
        <w:instrText>ADDIN CSL_CITATION { "citationItems" : [ { "id" : "ITEM-1", "itemData" : { "author" : [ { "dropping-particle" : "", "family" : "Frangi", "given" : "A.F", "non-dropping-particle" : "", "parse-names" : false, "suffix" : "" }, { "dropping-particle" : "", "family" : "Niessen", "given" : "W.J", "non-dropping-particle" : "", "parse-names" : false, "suffix" : "" }, { "dropping-particle" : "", "family" : "Vincken", "given" : "K.L", "non-dropping-particle" : "", "parse-names" : false, "suffix" : "" }, { "dropping-particle" : "", "family" : "Viergever", "given" : "M.A", "non-dropping-particle" : "", "parse-names" : false, "suffix" : "" }, { "dropping-particle" : "", "family" : "William", "given" : "W.", "non-dropping-particle" : "", "parse-names" : false, "suffix" : "" }, { "dropping-particle" : "", "family" : "Alan", "given" : "C", "non-dropping-particle" : "", "parse-names" : false, "suffix" : "" }, { "dropping-particle" : "", "family" : "Scott", "given" : "D", "non-dropping-particle" : "", "parse-names" : false, "suffix" : "" } ], "container-title" : "Medical Image Computing and Computer-Assisted Interventation MICCAI 98", "id" : "ITEM-1", "issued" : { "date-parts" : [ [ "1998" ] ] }, "page" : "130", "title" : "Multiscale vessel enhancement filtering", "type" : "article-journal" }, "uris" : [ "http://www.mendeley.com/documents/?uuid=afc34d7a-25be-4c9a-8f83-518c3d23a0f5" ] } ], "mendeley" : { "formattedCitation" : "[43]", "plainTextFormattedCitation" : "[43]", "previouslyFormattedCitation" : "[42]" }, "properties" : { "noteIndex" : 0 }, "schema" : "https://github.com/citation-style-language/schema/raw/master/csl-citation.json" }</w:instrText>
      </w:r>
      <w:r>
        <w:fldChar w:fldCharType="separate"/>
      </w:r>
      <w:r w:rsidR="002A069F" w:rsidRPr="002A069F">
        <w:rPr>
          <w:noProof/>
        </w:rPr>
        <w:t>[43]</w:t>
      </w:r>
      <w:r>
        <w:fldChar w:fldCharType="end"/>
      </w:r>
      <w:r>
        <w:t xml:space="preserve">. Vessel dimensions were derived through Eigen value analysis of the hessian where the second order structure of the image </w:t>
      </w:r>
      <w:r w:rsidRPr="00D15E9E">
        <w:t>can</w:t>
      </w:r>
      <w:r>
        <w:t xml:space="preserve"> be outlined. This may directly give the smallest curvature direction along the vessel. Vessel’s dimension is defined using geometric ratio, Eigen value, and Frobenius norm matrix.</w:t>
      </w:r>
    </w:p>
    <w:p w14:paraId="4A2CCAB3" w14:textId="534F7549" w:rsidR="000B7072" w:rsidRDefault="000B7072" w:rsidP="000B7072">
      <w:pPr>
        <w:pStyle w:val="Els-body-text"/>
        <w:keepNext w:val="0"/>
        <w:widowControl w:val="0"/>
      </w:pPr>
      <w:r>
        <w:lastRenderedPageBreak/>
        <w:t xml:space="preserve">Martinez Perez et al. provided scale space analysis method, based on blood vessel’s width, size, and orientation </w:t>
      </w:r>
      <w:r>
        <w:fldChar w:fldCharType="begin" w:fldLock="1"/>
      </w:r>
      <w:r w:rsidR="002A069F">
        <w:instrText>ADDIN CSL_CITATION { "citationItems" : [ { "id" : "ITEM-1", "itemData" : { "author" : [ { "dropping-particle" : "", "family" : "Martinez-perez", "given" : "M Elena", "non-dropping-particle" : "", "parse-names" : false, "suffix" : "" }, { "dropping-particle" : "", "family" : "Hughes", "given" : "Alun D", "non-dropping-particle" : "", "parse-names" : false, "suffix" : "" }, { "dropping-particle" : "", "family" : "Stanton", "given" : "A.V.", "non-dropping-particle" : "", "parse-names" : false, "suffix" : "" }, { "dropping-particle" : "", "family" : "Thom", "given" : "Simon A", "non-dropping-particle" : "", "parse-names" : false, "suffix" : "" }, { "dropping-particle" : "", "family" : "Bharath", "given" : "Anil A", "non-dropping-particle" : "", "parse-names" : false, "suffix" : "" }, { "dropping-particle" : "", "family" : "Parker", "given" : "Kim H", "non-dropping-particle" : "", "parse-names" : false, "suffix" : "" } ], "container-title" : "Proceedings of the Second International Conference on Medical Image Computing and Computer-Assisted Intervention, Springer-Verlag, London, UK,", "id" : "ITEM-1", "issue" : "90-97", "issued" : { "date-parts" : [ [ "1999" ] ] }, "title" : "Retinal blood vessel segmentation by means of scale-space analysis and region growing", "type" : "article-journal" }, "uris" : [ "http://www.mendeley.com/documents/?uuid=975faa60-5cde-4f8a-99fa-48d2855bcfa2", "http://www.mendeley.com/documents/?uuid=ce6aa6d2-1d0b-4438-bf47-9d81e91328a0" ] } ], "mendeley" : { "formattedCitation" : "[44]", "plainTextFormattedCitation" : "[44]", "previouslyFormattedCitation" : "[43]" }, "properties" : { "noteIndex" : 0 }, "schema" : "https://github.com/citation-style-language/schema/raw/master/csl-citation.json" }</w:instrText>
      </w:r>
      <w:r>
        <w:fldChar w:fldCharType="separate"/>
      </w:r>
      <w:r w:rsidR="002A069F" w:rsidRPr="002A069F">
        <w:rPr>
          <w:noProof/>
        </w:rPr>
        <w:t>[44]</w:t>
      </w:r>
      <w:r>
        <w:fldChar w:fldCharType="end"/>
      </w:r>
      <w:r>
        <w:t xml:space="preserve">. This method uses two main geometrical features and </w:t>
      </w:r>
      <w:r w:rsidR="00020CF5">
        <w:t xml:space="preserve">the </w:t>
      </w:r>
      <w:r>
        <w:t xml:space="preserve">second order of the </w:t>
      </w:r>
      <w:r w:rsidRPr="00D15E9E">
        <w:t>intensity</w:t>
      </w:r>
      <w:r>
        <w:t xml:space="preserve"> (edge and maximum curvature) along the scale space that gives info</w:t>
      </w:r>
      <w:r w:rsidR="00020CF5">
        <w:t>r</w:t>
      </w:r>
      <w:r>
        <w:t xml:space="preserve">mation regarding </w:t>
      </w:r>
      <w:r w:rsidR="00020CF5">
        <w:t xml:space="preserve">the </w:t>
      </w:r>
      <w:r>
        <w:t>image.</w:t>
      </w:r>
    </w:p>
    <w:p w14:paraId="33691DA1" w14:textId="564FD175" w:rsidR="000B7072" w:rsidRDefault="000B7072" w:rsidP="000B7072">
      <w:pPr>
        <w:pStyle w:val="Els-body-text"/>
        <w:keepNext w:val="0"/>
        <w:widowControl w:val="0"/>
      </w:pPr>
      <w:r>
        <w:t xml:space="preserve">Vlascos et al. </w:t>
      </w:r>
      <w:r>
        <w:fldChar w:fldCharType="begin" w:fldLock="1"/>
      </w:r>
      <w:r w:rsidR="002A069F">
        <w:instrText>ADDIN CSL_CITATION { "citationItems" : [ { "id" : "ITEM-1", "itemData" : { "author" : [ { "dropping-particle" : "", "family" : "Vlacos", "given" : "M", "non-dropping-particle" : "", "parse-names" : false, "suffix" : "" }, { "dropping-particle" : "", "family" : "Dermatas", "given" : "Evangelos", "non-dropping-particle" : "", "parse-names" : false, "suffix" : "" } ], "container-title" : "Computerized Medical Imaging and Graphics", "id" : "ITEM-1", "issued" : { "date-parts" : [ [ "0" ] ] }, "page" : "213\u2013227", "title" : "Multi-scale retinal vessel segmentation using line tracking", "type" : "article-journal" }, "uris" : [ "http://www.mendeley.com/documents/?uuid=0054523e-a119-422b-abe2-75783b1e2463", "http://www.mendeley.com/documents/?uuid=af0374c4-94c0-4d61-af70-7418ebe9bed9" ] } ], "mendeley" : { "formattedCitation" : "[45]", "plainTextFormattedCitation" : "[45]", "previouslyFormattedCitation" : "[44]" }, "properties" : { "noteIndex" : 0 }, "schema" : "https://github.com/citation-style-language/schema/raw/master/csl-citation.json" }</w:instrText>
      </w:r>
      <w:r>
        <w:fldChar w:fldCharType="separate"/>
      </w:r>
      <w:r w:rsidR="002A069F" w:rsidRPr="002A069F">
        <w:rPr>
          <w:noProof/>
        </w:rPr>
        <w:t>[45]</w:t>
      </w:r>
      <w:r>
        <w:fldChar w:fldCharType="end"/>
      </w:r>
      <w:r>
        <w:t xml:space="preserve"> proposed multi sale line tracking for blood vessel segmentation. Line tracking is initialized in various scale to </w:t>
      </w:r>
      <w:r w:rsidRPr="00D15E9E">
        <w:t>accommodate</w:t>
      </w:r>
      <w:r>
        <w:t xml:space="preserve"> various vessel widths.</w:t>
      </w:r>
    </w:p>
    <w:p w14:paraId="62A272D7" w14:textId="3353825C" w:rsidR="000B7072" w:rsidRDefault="000B7072" w:rsidP="000B7072">
      <w:pPr>
        <w:pStyle w:val="Els-body-text"/>
        <w:keepNext w:val="0"/>
        <w:widowControl w:val="0"/>
      </w:pPr>
      <w:r>
        <w:t>Tsai et al.</w:t>
      </w:r>
      <w:r w:rsidRPr="00B80547">
        <w:t xml:space="preserve"> </w:t>
      </w:r>
      <w:r>
        <w:fldChar w:fldCharType="begin" w:fldLock="1"/>
      </w:r>
      <w:r w:rsidR="002A069F">
        <w:instrText>ADDIN CSL_CITATION { "citationItems" : [ { "id" : "ITEM-1", "itemData" : { "DOI" : "10.1109/SITIS.2013.34", "ISBN" : "9781479932115", "abstract" : "Not very interesting. Designed a new vesselness which is claimed to have better performance than Frangi's, but also with high noise ratio.", "author" : [ { "dropping-particle" : "", "family" : "Tsai", "given" : "Ying Che", "non-dropping-particle" : "", "parse-names" : false, "suffix" : "" }, { "dropping-particle" : "", "family" : "Lee", "given" : "Hsi Jian", "non-dropping-particle" : "", "parse-names" : false, "suffix" : "" }, { "dropping-particle" : "", "family" : "Chen", "given" : "Michael Yu Chih", "non-dropping-particle" : "", "parse-names" : false, "suffix" : "" } ], "container-title" : "Proceedings - 2013 International Conference on Signal-Image Technology and Internet-Based Systems, SITIS 2013", "id" : "ITEM-1", "issue" : "1", "issued" : { "date-parts" : [ [ "2013" ] ] }, "page" : "143-147", "title" : "Adaptive segmentation of vessels from coronary angiograms using multi-scale filtering", "type" : "article-journal" }, "uris" : [ "http://www.mendeley.com/documents/?uuid=6583db64-1564-4395-bd6a-aace62c85260", "http://www.mendeley.com/documents/?uuid=e7de8fa3-cf5e-4add-967a-b4cdb5afb5a8" ] } ], "mendeley" : { "formattedCitation" : "[46]", "plainTextFormattedCitation" : "[46]", "previouslyFormattedCitation" : "[45]" }, "properties" : { "noteIndex" : 0 }, "schema" : "https://github.com/citation-style-language/schema/raw/master/csl-citation.json" }</w:instrText>
      </w:r>
      <w:r>
        <w:fldChar w:fldCharType="separate"/>
      </w:r>
      <w:r w:rsidR="002A069F" w:rsidRPr="002A069F">
        <w:rPr>
          <w:noProof/>
        </w:rPr>
        <w:t>[46]</w:t>
      </w:r>
      <w:r>
        <w:fldChar w:fldCharType="end"/>
      </w:r>
      <w:r>
        <w:t xml:space="preserve"> proposed automatic vessel segmentation method using hessian matrix. </w:t>
      </w:r>
      <w:r w:rsidR="00630CAF">
        <w:t xml:space="preserve">They first </w:t>
      </w:r>
      <w:r>
        <w:t>choose 25 frames from the contrast’s angiogram</w:t>
      </w:r>
      <w:r w:rsidR="00630CAF">
        <w:t xml:space="preserve"> to obtain the vessel structure.</w:t>
      </w:r>
      <w:r>
        <w:t xml:space="preserve"> </w:t>
      </w:r>
      <w:r w:rsidR="00630CAF">
        <w:t>They subsequently</w:t>
      </w:r>
      <w:r>
        <w:t xml:space="preserve"> define adaptive feature transformation equations using gray values and scale to improve feature response.</w:t>
      </w:r>
    </w:p>
    <w:p w14:paraId="0D1C9BA5" w14:textId="77777777" w:rsidR="000B7072" w:rsidRPr="00010011" w:rsidRDefault="000B7072" w:rsidP="000B7072">
      <w:pPr>
        <w:pStyle w:val="Els-4thorder-head"/>
        <w:numPr>
          <w:ilvl w:val="4"/>
          <w:numId w:val="1"/>
        </w:numPr>
      </w:pPr>
      <w:r w:rsidRPr="00D15E9E">
        <w:t>Matched</w:t>
      </w:r>
      <w:r w:rsidRPr="00010011">
        <w:t xml:space="preserve"> Filter Method</w:t>
      </w:r>
    </w:p>
    <w:p w14:paraId="1D8BADE2" w14:textId="0776662A" w:rsidR="000B7072" w:rsidRDefault="000B7072" w:rsidP="000B7072">
      <w:pPr>
        <w:pStyle w:val="Els-body-text"/>
        <w:keepNext w:val="0"/>
        <w:widowControl w:val="0"/>
      </w:pPr>
      <w:r w:rsidRPr="001668B3">
        <w:rPr>
          <w:i/>
        </w:rPr>
        <w:t xml:space="preserve">Matched </w:t>
      </w:r>
      <w:r w:rsidRPr="001F7648">
        <w:rPr>
          <w:i/>
        </w:rPr>
        <w:t>filter</w:t>
      </w:r>
      <w:r w:rsidRPr="00BB5254">
        <w:t xml:space="preserve"> </w:t>
      </w:r>
      <w:r>
        <w:t>is template based method that uses two dimensional linier structure elemen</w:t>
      </w:r>
      <w:r w:rsidR="000C14C6">
        <w:t>t</w:t>
      </w:r>
      <w:r>
        <w:t xml:space="preserve"> with Gaussian cross-profile section that is changed or rotated into three dimension to identify the blood vessels cross profile. The result of this process is </w:t>
      </w:r>
      <w:r w:rsidR="000C14C6">
        <w:t xml:space="preserve">a </w:t>
      </w:r>
      <w:r>
        <w:t>binary segmentation of the blood vessel. This method’s weakness lies in the image detection, small vessels are not defined and cannot be validated.</w:t>
      </w:r>
    </w:p>
    <w:p w14:paraId="129A7FA3" w14:textId="06961A14" w:rsidR="000B7072" w:rsidRDefault="000B7072" w:rsidP="000B7072">
      <w:pPr>
        <w:pStyle w:val="Els-body-text"/>
        <w:keepNext w:val="0"/>
        <w:widowControl w:val="0"/>
      </w:pPr>
      <w:r>
        <w:t xml:space="preserve">Chaudhuri et al. </w:t>
      </w:r>
      <w:r>
        <w:fldChar w:fldCharType="begin" w:fldLock="1"/>
      </w:r>
      <w:r w:rsidR="002A069F">
        <w:instrText>ADDIN CSL_CITATION { "citationItems" : [ { "id" : "ITEM-1", "itemData" : { "author" : [ { "dropping-particle" : "", "family" : "Chaudhuri", "given" : "S.", "non-dropping-particle" : "", "parse-names" : false, "suffix" : "" }, { "dropping-particle" : "", "family" : "Chatterjee", "given" : "S.", "non-dropping-particle" : "", "parse-names" : false, "suffix" : "" }, { "dropping-particle" : "", "family" : "Katz", "given" : "N.", "non-dropping-particle" : "", "parse-names" : false, "suffix" : "" }, { "dropping-particle" : "", "family" : "Nelson", "given" : "M.", "non-dropping-particle" : "", "parse-names" : false, "suffix" : "" }, { "dropping-particle" : "", "family" : "Goldbaum", "given" : "M.", "non-dropping-particle" : "", "parse-names" : false, "suffix" : "" } ], "container-title" : "IEEE Transactions on Medical Imaging", "id" : "ITEM-1", "issued" : { "date-parts" : [ [ "1989" ] ] }, "page" : "263\u2013269", "title" : "Detection of blood vessels in retinal images using two dimensional matched filters", "type" : "article-journal", "volume" : "8" }, "uris" : [ "http://www.mendeley.com/documents/?uuid=d07ed5e1-8f39-4e14-bd03-afe8aa000ed7", "http://www.mendeley.com/documents/?uuid=a481157f-7ce5-42f1-b94f-d5c4bfa7dbe7" ] } ], "mendeley" : { "formattedCitation" : "[47]", "plainTextFormattedCitation" : "[47]", "previouslyFormattedCitation" : "[46]" }, "properties" : { "noteIndex" : 0 }, "schema" : "https://github.com/citation-style-language/schema/raw/master/csl-citation.json" }</w:instrText>
      </w:r>
      <w:r>
        <w:fldChar w:fldCharType="separate"/>
      </w:r>
      <w:r w:rsidR="002A069F" w:rsidRPr="002A069F">
        <w:rPr>
          <w:noProof/>
        </w:rPr>
        <w:t>[47]</w:t>
      </w:r>
      <w:r>
        <w:fldChar w:fldCharType="end"/>
      </w:r>
      <w:r>
        <w:t xml:space="preserve"> Proposed two dimensional </w:t>
      </w:r>
      <w:r w:rsidR="000C14C6">
        <w:t xml:space="preserve">linear </w:t>
      </w:r>
      <w:r>
        <w:t xml:space="preserve">kernel with Gaussian profile for retinal blood vessel segmentation. Profile from the filter is designed to be matched with the blood vessel. Kernel is gradually </w:t>
      </w:r>
      <w:r w:rsidR="000C14C6">
        <w:t>rotated</w:t>
      </w:r>
      <w:r>
        <w:t xml:space="preserve"> 15 degrees to fit in different vessels. The highest response of the filter is selected for every pixel and thresholding to generate binary image. Next process is to remove other features besides the vessel. Hoover et al. combined local traits and retinal blood vessel area for segmentation using threshold probing technique on image matched filter </w:t>
      </w:r>
      <w:r>
        <w:fldChar w:fldCharType="begin" w:fldLock="1"/>
      </w:r>
      <w:r w:rsidR="002A069F">
        <w:instrText>ADDIN CSL_CITATION { "citationItems" : [ { "id" : "ITEM-1", "itemData" : { "author" : [ { "dropping-particle" : "", "family" : "Hoover", "given" : "A.D.", "non-dropping-particle" : "", "parse-names" : false, "suffix" : "" }, { "dropping-particle" : "", "family" : "Koznetsova", "given" : "V.", "non-dropping-particle" : "", "parse-names" : false, "suffix" : "" }, { "dropping-particle" : "", "family" : "Goldbaum", "given" : "M.", "non-dropping-particle" : "", "parse-names" : false, "suffix" : "" } ], "container-title" : "IEEE Transactions on Medical Imaging", "id" : "ITEM-1", "issued" : { "date-parts" : [ [ "2000" ] ] }, "page" : "203-210", "title" : "Locating blood vessels in retinal images by piecewise threshold probing of a matched filter response", "type" : "article-journal", "volume" : "19" }, "uris" : [ "http://www.mendeley.com/documents/?uuid=75090396-328b-4c6b-97a3-01e36f8ecc8f", "http://www.mendeley.com/documents/?uuid=d35a93bb-308b-4d6c-8b37-a40a9b3c6432" ] } ], "mendeley" : { "formattedCitation" : "[48]", "plainTextFormattedCitation" : "[48]", "previouslyFormattedCitation" : "[47]" }, "properties" : { "noteIndex" : 0 }, "schema" : "https://github.com/citation-style-language/schema/raw/master/csl-citation.json" }</w:instrText>
      </w:r>
      <w:r>
        <w:fldChar w:fldCharType="separate"/>
      </w:r>
      <w:r w:rsidR="002A069F" w:rsidRPr="002A069F">
        <w:rPr>
          <w:noProof/>
        </w:rPr>
        <w:t>[48]</w:t>
      </w:r>
      <w:r>
        <w:fldChar w:fldCharType="end"/>
      </w:r>
      <w:r>
        <w:t xml:space="preserve">. To increase the threshold, this method using iterative of MFR image area. Image analysis method MFR was formulated by Chaudhuri et al </w:t>
      </w:r>
      <w:r>
        <w:fldChar w:fldCharType="begin" w:fldLock="1"/>
      </w:r>
      <w:r w:rsidR="002A069F">
        <w:instrText>ADDIN CSL_CITATION { "citationItems" : [ { "id" : "ITEM-1", "itemData" : { "author" : [ { "dropping-particle" : "", "family" : "Chaudhuri", "given" : "S.", "non-dropping-particle" : "", "parse-names" : false, "suffix" : "" }, { "dropping-particle" : "", "family" : "Chatterjee", "given" : "S.", "non-dropping-particle" : "", "parse-names" : false, "suffix" : "" }, { "dropping-particle" : "", "family" : "Katz", "given" : "N.", "non-dropping-particle" : "", "parse-names" : false, "suffix" : "" }, { "dropping-particle" : "", "family" : "Nelson", "given" : "M.", "non-dropping-particle" : "", "parse-names" : false, "suffix" : "" }, { "dropping-particle" : "", "family" : "Goldbaum", "given" : "M.", "non-dropping-particle" : "", "parse-names" : false, "suffix" : "" } ], "container-title" : "IEEE Transactions on Medical Imaging", "id" : "ITEM-1", "issued" : { "date-parts" : [ [ "1989" ] ] }, "page" : "263\u2013269", "title" : "Detection of blood vessels in retinal images using two dimensional matched filters", "type" : "article-journal", "volume" : "8" }, "uris" : [ "http://www.mendeley.com/documents/?uuid=a481157f-7ce5-42f1-b94f-d5c4bfa7dbe7", "http://www.mendeley.com/documents/?uuid=d07ed5e1-8f39-4e14-bd03-afe8aa000ed7" ] } ], "mendeley" : { "formattedCitation" : "[47]", "plainTextFormattedCitation" : "[47]", "previouslyFormattedCitation" : "[46]" }, "properties" : { "noteIndex" : 0 }, "schema" : "https://github.com/citation-style-language/schema/raw/master/csl-citation.json" }</w:instrText>
      </w:r>
      <w:r>
        <w:fldChar w:fldCharType="separate"/>
      </w:r>
      <w:r w:rsidR="002A069F" w:rsidRPr="002A069F">
        <w:rPr>
          <w:noProof/>
        </w:rPr>
        <w:t>[47]</w:t>
      </w:r>
      <w:r>
        <w:fldChar w:fldCharType="end"/>
      </w:r>
      <w:r>
        <w:t xml:space="preserve">. Thresholding with iterative probing is conducted on every parts for every pixel as vessel or non-vessel. Al-Rawi et al. </w:t>
      </w:r>
      <w:r>
        <w:fldChar w:fldCharType="begin" w:fldLock="1"/>
      </w:r>
      <w:r w:rsidR="002A069F">
        <w:instrText>ADDIN CSL_CITATION { "citationItems" : [ { "id" : "ITEM-1", "itemData" : { "author" : [ { "dropping-particle" : "", "family" : "Al-Rawi", "given" : "M.", "non-dropping-particle" : "", "parse-names" : false, "suffix" : "" }, { "dropping-particle" : "", "family" : "Qutaishat", "given" : "M.", "non-dropping-particle" : "", "parse-names" : false, "suffix" : "" }, { "dropping-particle" : "", "family" : "Arrar", "given" : "M.", "non-dropping-particle" : "", "parse-names" : false, "suffix" : "" } ], "container-title" : "Computers in Biology and Medicine", "id" : "ITEM-1", "issued" : { "date-parts" : [ [ "2007" ] ] }, "page" : "262\u2013267", "title" : "An improved matched filter for blood vessel detection of digital retinal images", "type" : "article-journal", "volume" : "37" }, "uris" : [ "http://www.mendeley.com/documents/?uuid=6c6c561e-903f-400c-904e-545824d30b6a", "http://www.mendeley.com/documents/?uuid=507927a0-900e-4f8d-9e8f-eeb598b3c828" ] } ], "mendeley" : { "formattedCitation" : "[49]", "plainTextFormattedCitation" : "[49]", "previouslyFormattedCitation" : "[48]" }, "properties" : { "noteIndex" : 0 }, "schema" : "https://github.com/citation-style-language/schema/raw/master/csl-citation.json" }</w:instrText>
      </w:r>
      <w:r>
        <w:fldChar w:fldCharType="separate"/>
      </w:r>
      <w:r w:rsidR="002A069F" w:rsidRPr="002A069F">
        <w:rPr>
          <w:noProof/>
        </w:rPr>
        <w:t>[49]</w:t>
      </w:r>
      <w:r>
        <w:fldChar w:fldCharType="end"/>
      </w:r>
      <w:r>
        <w:t xml:space="preserve"> developed Chaudhuri’s et al. matched filter method using search optimization procedure to find the best parameter for matched filter size, deviation standard, and threshold value.</w:t>
      </w:r>
    </w:p>
    <w:p w14:paraId="4C1F3D19" w14:textId="4C97FA86" w:rsidR="000B7072" w:rsidRDefault="000B7072" w:rsidP="000B7072">
      <w:pPr>
        <w:pStyle w:val="Els-body-text"/>
        <w:keepNext w:val="0"/>
        <w:widowControl w:val="0"/>
      </w:pPr>
      <w:r>
        <w:t>The other matched filter technique is proposed by Cinsdikici dan Aydin that developed a hybrid me</w:t>
      </w:r>
      <w:r w:rsidR="000C14C6">
        <w:t xml:space="preserve">thod from matched filter and </w:t>
      </w:r>
      <w:r w:rsidR="000C14C6" w:rsidRPr="000C14C6">
        <w:rPr>
          <w:i/>
        </w:rPr>
        <w:t>Ant Colony A</w:t>
      </w:r>
      <w:r w:rsidRPr="000C14C6">
        <w:rPr>
          <w:i/>
        </w:rPr>
        <w:t>lgorithm</w:t>
      </w:r>
      <w:r>
        <w:t xml:space="preserve"> for retinal blood vessel segmentation </w:t>
      </w:r>
      <w:r>
        <w:fldChar w:fldCharType="begin" w:fldLock="1"/>
      </w:r>
      <w:r w:rsidR="002A069F">
        <w:instrText>ADDIN CSL_CITATION { "citationItems" : [ { "id" : "ITEM-1", "itemData" : { "author" : [ { "dropping-particle" : "", "family" : "Cinsdikici", "given" : "M.G", "non-dropping-particle" : "", "parse-names" : false, "suffix" : "" }, { "dropping-particle" : "", "family" : "Aydin", "given" : "D.", "non-dropping-particle" : "", "parse-names" : false, "suffix" : "" } ], "container-title" : "Computer Methods and Programs in Biomedicine", "id" : "ITEM-1", "issued" : { "date-parts" : [ [ "2009" ] ] }, "page" : "85\u201395", "title" : "Detection of blood vessels in ophthalmoscope images using MF/ant (matched filter/ant colony) algorithm", "type" : "article-journal", "volume" : "96" }, "uris" : [ "http://www.mendeley.com/documents/?uuid=fc5cf5bd-f7db-44d2-b2f9-0cdbd9821d4c", "http://www.mendeley.com/documents/?uuid=8f66dd98-c260-4cb3-8c13-d409b8c624d7" ] } ], "mendeley" : { "formattedCitation" : "[50]", "plainTextFormattedCitation" : "[50]", "previouslyFormattedCitation" : "[49]" }, "properties" : { "noteIndex" : 0 }, "schema" : "https://github.com/citation-style-language/schema/raw/master/csl-citation.json" }</w:instrText>
      </w:r>
      <w:r>
        <w:fldChar w:fldCharType="separate"/>
      </w:r>
      <w:r w:rsidR="002A069F" w:rsidRPr="002A069F">
        <w:rPr>
          <w:noProof/>
        </w:rPr>
        <w:t>[50]</w:t>
      </w:r>
      <w:r>
        <w:fldChar w:fldCharType="end"/>
      </w:r>
      <w:r>
        <w:t>. Their experiment</w:t>
      </w:r>
      <w:r w:rsidR="000C14C6">
        <w:t>s</w:t>
      </w:r>
      <w:r>
        <w:t xml:space="preserve"> show the accuracy</w:t>
      </w:r>
      <w:r w:rsidR="000C14C6">
        <w:t xml:space="preserve"> improvement</w:t>
      </w:r>
      <w:r>
        <w:t xml:space="preserve"> of </w:t>
      </w:r>
      <w:r w:rsidR="000C14C6">
        <w:t xml:space="preserve">the </w:t>
      </w:r>
      <w:r>
        <w:t>mat</w:t>
      </w:r>
      <w:r w:rsidR="000C14C6">
        <w:t>c</w:t>
      </w:r>
      <w:r>
        <w:t xml:space="preserve">hed filter. The next generation of matched filter method is developed by Odstrcilik et al. </w:t>
      </w:r>
      <w:r>
        <w:fldChar w:fldCharType="begin" w:fldLock="1"/>
      </w:r>
      <w:r w:rsidR="002A069F">
        <w:instrText>ADDIN CSL_CITATION { "citationItems" : [ { "id" : "ITEM-1", "itemData" : { "DOI" : "10.1049/iet-ipr.2012.0455", "ISBN" : "1751-9659", "ISSN" : "1751-9659", "abstract" : "Automatic assessment of retinal vessels plays an important role in the diagnosis of various eye, as well as systemic diseases. A public screening is highly desirable for prompt and effective treatment, since such diseases need to be diagnosed at an early stage. Automated and accurate segmentation of the retinal blood vessel tree is one of the challenging tasks in the computer-aided analysis of fundus images today. We improve the concept of matched filtering, and propose a novel and accurate method for segmenting retinal vessels. Our goal is to be able to segment blood vessels with varying vessel diameters in high-resolution colour fundus images. All recent authors compare their vessel segmentation results to each other using only low-resolution retinal image databases. Consequently, we provide a new publicly available high-resolution fundus image database of healthy and pathological retinas. Our performance evaluation shows that the proposed blood vessel segmentation approach is at least comparable with recent state-of-the-art methods. It outperforms most of them with an accuracy of 95% evaluated on the new database.", "author" : [ { "dropping-particle" : "", "family" : "Odstrcilik", "given" : "Jan", "non-dropping-particle" : "", "parse-names" : false, "suffix" : "" }, { "dropping-particle" : "", "family" : "Kolar", "given" : "Radim", "non-dropping-particle" : "", "parse-names" : false, "suffix" : "" }, { "dropping-particle" : "", "family" : "Kubena", "given" : "Tomas", "non-dropping-particle" : "", "parse-names" : false, "suffix" : "" }, { "dropping-particle" : "", "family" : "Cernosek", "given" : "Pavel", "non-dropping-particle" : "", "parse-names" : false, "suffix" : "" }, { "dropping-particle" : "", "family" : "Budai", "given" : "Attila", "non-dropping-particle" : "", "parse-names" : false, "suffix" : "" }, { "dropping-particle" : "", "family" : "Hornegger", "given" : "Joachim", "non-dropping-particle" : "", "parse-names" : false, "suffix" : "" }, { "dropping-particle" : "", "family" : "Gazarek", "given" : "Jiri", "non-dropping-particle" : "", "parse-names" : false, "suffix" : "" }, { "dropping-particle" : "", "family" : "Svoboda", "given" : "Ondrej", "non-dropping-particle" : "", "parse-names" : false, "suffix" : "" }, { "dropping-particle" : "", "family" : "Jan", "given" : "Jiri", "non-dropping-particle" : "", "parse-names" : false, "suffix" : "" }, { "dropping-particle" : "", "family" : "Angelopoulou", "given" : "Elli", "non-dropping-particle" : "", "parse-names" : false, "suffix" : "" } ], "container-title" : "IET Image Processing", "id" : "ITEM-1", "issue" : "4", "issued" : { "date-parts" : [ [ "2013" ] ] }, "page" : "373-383", "title" : "Retinal vessel segmentation by improved matched filtering: evaluation on a new high-resolution fundus image database", "type" : "article-journal", "volume" : "7" }, "uris" : [ "http://www.mendeley.com/documents/?uuid=8bdbfd90-196b-4a8b-94c8-2122b26289c1" ] } ], "mendeley" : { "formattedCitation" : "[51]", "plainTextFormattedCitation" : "[51]", "previouslyFormattedCitation" : "[50]" }, "properties" : { "noteIndex" : 0 }, "schema" : "https://github.com/citation-style-language/schema/raw/master/csl-citation.json" }</w:instrText>
      </w:r>
      <w:r>
        <w:fldChar w:fldCharType="separate"/>
      </w:r>
      <w:r w:rsidR="002A069F" w:rsidRPr="002A069F">
        <w:rPr>
          <w:noProof/>
        </w:rPr>
        <w:t>[51]</w:t>
      </w:r>
      <w:r>
        <w:fldChar w:fldCharType="end"/>
      </w:r>
      <w:r>
        <w:t xml:space="preserve"> and Fazli et al. </w:t>
      </w:r>
      <w:r>
        <w:fldChar w:fldCharType="begin" w:fldLock="1"/>
      </w:r>
      <w:r w:rsidR="002A069F">
        <w:instrText>ADDIN CSL_CITATION { "citationItems" : [ { "id" : "ITEM-1", "itemData" : { "ISBN" : "9781467361842", "author" : [ { "dropping-particle" : "", "family" : "Fazli", "given" : "Saeid", "non-dropping-particle" : "", "parse-names" : false, "suffix" : "" }, { "dropping-particle" : "", "family" : "Transformations", "given" : "a Intensity", "non-dropping-particle" : "", "parse-names" : false, "suffix" : "" } ], "id" : "ITEM-1", "issued" : { "date-parts" : [ [ "2013" ] ] }, "page" : "131-135", "title" : "A novel retinal vessel segmentation based on local adaptive histogram equalization", "type" : "article-journal" }, "uris" : [ "http://www.mendeley.com/documents/?uuid=c1e83f1b-120e-4dfa-9a8d-32e444b4a09f" ] } ], "mendeley" : { "formattedCitation" : "[52]", "plainTextFormattedCitation" : "[52]", "previouslyFormattedCitation" : "[51]" }, "properties" : { "noteIndex" : 0 }, "schema" : "https://github.com/citation-style-language/schema/raw/master/csl-citation.json" }</w:instrText>
      </w:r>
      <w:r>
        <w:fldChar w:fldCharType="separate"/>
      </w:r>
      <w:r w:rsidR="002A069F" w:rsidRPr="002A069F">
        <w:rPr>
          <w:noProof/>
        </w:rPr>
        <w:t>[52]</w:t>
      </w:r>
      <w:r>
        <w:fldChar w:fldCharType="end"/>
      </w:r>
      <w:r>
        <w:t xml:space="preserve">. Odstrcilik et al. </w:t>
      </w:r>
      <w:r>
        <w:fldChar w:fldCharType="begin" w:fldLock="1"/>
      </w:r>
      <w:r w:rsidR="002A069F">
        <w:instrText>ADDIN CSL_CITATION { "citationItems" : [ { "id" : "ITEM-1", "itemData" : { "DOI" : "10.1049/iet-ipr.2012.0455", "ISBN" : "1751-9659", "ISSN" : "1751-9659", "abstract" : "Automatic assessment of retinal vessels plays an important role in the diagnosis of various eye, as well as systemic diseases. A public screening is highly desirable for prompt and effective treatment, since such diseases need to be diagnosed at an early stage. Automated and accurate segmentation of the retinal blood vessel tree is one of the challenging tasks in the computer-aided analysis of fundus images today. We improve the concept of matched filtering, and propose a novel and accurate method for segmenting retinal vessels. Our goal is to be able to segment blood vessels with varying vessel diameters in high-resolution colour fundus images. All recent authors compare their vessel segmentation results to each other using only low-resolution retinal image databases. Consequently, we provide a new publicly available high-resolution fundus image database of healthy and pathological retinas. Our performance evaluation shows that the proposed blood vessel segmentation approach is at least comparable with recent state-of-the-art methods. It outperforms most of them with an accuracy of 95% evaluated on the new database.", "author" : [ { "dropping-particle" : "", "family" : "Odstrcilik", "given" : "Jan", "non-dropping-particle" : "", "parse-names" : false, "suffix" : "" }, { "dropping-particle" : "", "family" : "Kolar", "given" : "Radim", "non-dropping-particle" : "", "parse-names" : false, "suffix" : "" }, { "dropping-particle" : "", "family" : "Kubena", "given" : "Tomas", "non-dropping-particle" : "", "parse-names" : false, "suffix" : "" }, { "dropping-particle" : "", "family" : "Cernosek", "given" : "Pavel", "non-dropping-particle" : "", "parse-names" : false, "suffix" : "" }, { "dropping-particle" : "", "family" : "Budai", "given" : "Attila", "non-dropping-particle" : "", "parse-names" : false, "suffix" : "" }, { "dropping-particle" : "", "family" : "Hornegger", "given" : "Joachim", "non-dropping-particle" : "", "parse-names" : false, "suffix" : "" }, { "dropping-particle" : "", "family" : "Gazarek", "given" : "Jiri", "non-dropping-particle" : "", "parse-names" : false, "suffix" : "" }, { "dropping-particle" : "", "family" : "Svoboda", "given" : "Ondrej", "non-dropping-particle" : "", "parse-names" : false, "suffix" : "" }, { "dropping-particle" : "", "family" : "Jan", "given" : "Jiri", "non-dropping-particle" : "", "parse-names" : false, "suffix" : "" }, { "dropping-particle" : "", "family" : "Angelopoulou", "given" : "Elli", "non-dropping-particle" : "", "parse-names" : false, "suffix" : "" } ], "container-title" : "IET Image Processing", "id" : "ITEM-1", "issue" : "4", "issued" : { "date-parts" : [ [ "2013" ] ] }, "page" : "373-383", "title" : "Retinal vessel segmentation by improved matched filtering: evaluation on a new high-resolution fundus image database", "type" : "article-journal", "volume" : "7" }, "uris" : [ "http://www.mendeley.com/documents/?uuid=8bdbfd90-196b-4a8b-94c8-2122b26289c1" ] } ], "mendeley" : { "formattedCitation" : "[51]", "plainTextFormattedCitation" : "[51]", "previouslyFormattedCitation" : "[50]" }, "properties" : { "noteIndex" : 0 }, "schema" : "https://github.com/citation-style-language/schema/raw/master/csl-citation.json" }</w:instrText>
      </w:r>
      <w:r>
        <w:fldChar w:fldCharType="separate"/>
      </w:r>
      <w:r w:rsidR="002A069F" w:rsidRPr="002A069F">
        <w:rPr>
          <w:noProof/>
        </w:rPr>
        <w:t>[51]</w:t>
      </w:r>
      <w:r>
        <w:fldChar w:fldCharType="end"/>
      </w:r>
      <w:r>
        <w:t xml:space="preserve"> made automatic retinal blood vessel segmentation method. This concept develops </w:t>
      </w:r>
      <w:r w:rsidR="000C14C6">
        <w:t>two</w:t>
      </w:r>
      <w:r>
        <w:t xml:space="preserve"> dimensional matched filter. It uses the correlation between local image area and 2D masks matched with vessels width. Fazli et al. </w:t>
      </w:r>
      <w:r>
        <w:fldChar w:fldCharType="begin" w:fldLock="1"/>
      </w:r>
      <w:r w:rsidR="002A069F">
        <w:instrText>ADDIN CSL_CITATION { "citationItems" : [ { "id" : "ITEM-1", "itemData" : { "ISBN" : "9781467361842", "author" : [ { "dropping-particle" : "", "family" : "Fazli", "given" : "Saeid", "non-dropping-particle" : "", "parse-names" : false, "suffix" : "" }, { "dropping-particle" : "", "family" : "Transformations", "given" : "a Intensity", "non-dropping-particle" : "", "parse-names" : false, "suffix" : "" } ], "id" : "ITEM-1", "issued" : { "date-parts" : [ [ "2013" ] ] }, "page" : "131-135", "title" : "A novel retinal vessel segmentation based on local adaptive histogram equalization", "type" : "article-journal" }, "uris" : [ "http://www.mendeley.com/documents/?uuid=c1e83f1b-120e-4dfa-9a8d-32e444b4a09f" ] } ], "mendeley" : { "formattedCitation" : "[52]", "plainTextFormattedCitation" : "[52]", "previouslyFormattedCitation" : "[51]" }, "properties" : { "noteIndex" : 0 }, "schema" : "https://github.com/citation-style-language/schema/raw/master/csl-citation.json" }</w:instrText>
      </w:r>
      <w:r>
        <w:fldChar w:fldCharType="separate"/>
      </w:r>
      <w:r w:rsidR="002A069F" w:rsidRPr="002A069F">
        <w:rPr>
          <w:noProof/>
        </w:rPr>
        <w:t>[52]</w:t>
      </w:r>
      <w:r>
        <w:fldChar w:fldCharType="end"/>
      </w:r>
      <w:r>
        <w:t xml:space="preserve"> uses Gaussian matched filter </w:t>
      </w:r>
      <w:r w:rsidR="000C14C6">
        <w:t xml:space="preserve">and its first derivative </w:t>
      </w:r>
      <w:r>
        <w:t xml:space="preserve">for retinal blood vessel segmentation. Yao and Chen improved Odstrcilik method using 2D Gaussian matched filter for retinal blood vessel enhancement and simplified with Neural Network. Next 2D Otsu </w:t>
      </w:r>
      <w:r w:rsidRPr="00010011">
        <w:t xml:space="preserve">algorithm is used to find </w:t>
      </w:r>
      <w:r w:rsidR="000C14C6">
        <w:t xml:space="preserve">the </w:t>
      </w:r>
      <w:r w:rsidRPr="00010011">
        <w:t>best segmentation</w:t>
      </w:r>
      <w:r>
        <w:t xml:space="preserve"> result and the vessel generated through regional connectivity analysis</w:t>
      </w:r>
      <w:r>
        <w:fldChar w:fldCharType="begin" w:fldLock="1"/>
      </w:r>
      <w:r w:rsidR="002A069F">
        <w:instrText>ADDIN CSL_CITATION { "citationItems" : [ { "id" : "ITEM-1", "itemData" : { "ISBN" : "2013016212", "author" : [ { "dropping-particle" : "", "family" : "Xiang", "given" : "Yao", "non-dropping-particle" : "", "parse-names" : false, "suffix" : "" }, { "dropping-particle" : "", "family" : "Gao", "given" : "Xu", "non-dropping-particle" : "", "parse-names" : false, "suffix" : "" }, { "dropping-particle" : "", "family" : "Zou", "given" : "Beiji", "non-dropping-particle" : "", "parse-names" : false, "suffix" : "" }, { "dropping-particle" : "", "family" : "Zhu", "given" : "Chengzhang", "non-dropping-particle" : "", "parse-names" : false, "suffix" : "" }, { "dropping-particle" : "", "family" : "Qiu", "given" : "Congxian", "non-dropping-particle" : "", "parse-names" : false, "suffix" : "" }, { "dropping-particle" : "", "family" : "Li", "given" : "Xuan", "non-dropping-particle" : "", "parse-names" : false, "suffix" : "" } ], "id" : "ITEM-1", "issued" : { "date-parts" : [ [ "2014" ] ] }, "page" : "4-8", "title" : "Segmentation of retinal blood vessels based on divergence and bot-hat Transform", "type" : "article-journal" }, "uris" : [ "http://www.mendeley.com/documents/?uuid=1a8ca123-6fdc-4ddb-a60a-52909e1d7e60" ] } ], "mendeley" : { "formattedCitation" : "[53]", "plainTextFormattedCitation" : "[53]", "previouslyFormattedCitation" : "[52]" }, "properties" : { "noteIndex" : 0 }, "schema" : "https://github.com/citation-style-language/schema/raw/master/csl-citation.json" }</w:instrText>
      </w:r>
      <w:r>
        <w:fldChar w:fldCharType="separate"/>
      </w:r>
      <w:r w:rsidR="002A069F" w:rsidRPr="002A069F">
        <w:rPr>
          <w:noProof/>
        </w:rPr>
        <w:t>[53]</w:t>
      </w:r>
      <w:r>
        <w:fldChar w:fldCharType="end"/>
      </w:r>
      <w:r>
        <w:t>.</w:t>
      </w:r>
    </w:p>
    <w:p w14:paraId="6577BA5A" w14:textId="3C7C2860" w:rsidR="000B7072" w:rsidRDefault="000B7072" w:rsidP="000B7072">
      <w:pPr>
        <w:pStyle w:val="Els-body-text"/>
        <w:keepNext w:val="0"/>
        <w:widowControl w:val="0"/>
      </w:pPr>
      <w:r>
        <w:t xml:space="preserve">The new matched filter technique proposed by Fazli et al. </w:t>
      </w:r>
      <w:r>
        <w:fldChar w:fldCharType="begin" w:fldLock="1"/>
      </w:r>
      <w:r w:rsidR="002A069F">
        <w:instrText>ADDIN CSL_CITATION { "citationItems" : [ { "id" : "ITEM-1", "itemData" : { "ISBN" : "9781479962723", "author" : [ { "dropping-particle" : "", "family" : "Kawadiwale", "given" : "Ramish B", "non-dropping-particle" : "", "parse-names" : false, "suffix" : "" } ], "id" : "ITEM-1", "issue" : "c", "issued" : { "date-parts" : [ [ "2015" ] ] }, "title" : "Evaluation of algorithms for segmentation of retinal blood vessels", "type" : "article-journal", "volume" : "00" }, "uris" : [ "http://www.mendeley.com/documents/?uuid=eda6bb87-8a6c-4269-a6da-81089f426a13" ] } ], "mendeley" : { "formattedCitation" : "[54]", "plainTextFormattedCitation" : "[54]", "previouslyFormattedCitation" : "[53]" }, "properties" : { "noteIndex" : 0 }, "schema" : "https://github.com/citation-style-language/schema/raw/master/csl-citation.json" }</w:instrText>
      </w:r>
      <w:r>
        <w:fldChar w:fldCharType="separate"/>
      </w:r>
      <w:r w:rsidR="002A069F" w:rsidRPr="002A069F">
        <w:rPr>
          <w:noProof/>
        </w:rPr>
        <w:t>[54]</w:t>
      </w:r>
      <w:r>
        <w:fldChar w:fldCharType="end"/>
      </w:r>
      <w:r>
        <w:t xml:space="preserve"> that conducted retinal blood vessel segmentation using matched filter with two different values from varians parameter. The </w:t>
      </w:r>
      <w:r w:rsidR="000C14C6">
        <w:t xml:space="preserve">used </w:t>
      </w:r>
      <w:r>
        <w:t>filtering technique</w:t>
      </w:r>
      <w:r w:rsidR="000C14C6">
        <w:t>s</w:t>
      </w:r>
      <w:r>
        <w:t xml:space="preserve"> is classical matched </w:t>
      </w:r>
      <w:r>
        <w:t>filtering, proposed modified matched filtering, second derivative from Gaussian function filtering, K-means, and Fuzzy C-means clustering.</w:t>
      </w:r>
    </w:p>
    <w:p w14:paraId="3D34F978" w14:textId="77777777" w:rsidR="000B7072" w:rsidRDefault="000B7072" w:rsidP="000B7072">
      <w:pPr>
        <w:pStyle w:val="Els-4thorder-head"/>
        <w:numPr>
          <w:ilvl w:val="4"/>
          <w:numId w:val="1"/>
        </w:numPr>
      </w:pPr>
      <w:r w:rsidRPr="00010011">
        <w:t>Gabor</w:t>
      </w:r>
      <w:r>
        <w:t xml:space="preserve"> filter</w:t>
      </w:r>
    </w:p>
    <w:p w14:paraId="34534437" w14:textId="5224E5FE" w:rsidR="000B7072" w:rsidRPr="00D72C3E" w:rsidRDefault="000B7072" w:rsidP="000B7072">
      <w:pPr>
        <w:pStyle w:val="Els-body-text"/>
        <w:keepNext w:val="0"/>
        <w:widowControl w:val="0"/>
      </w:pPr>
      <w:r w:rsidRPr="00D72C3E">
        <w:t>Gabor filter is widely used</w:t>
      </w:r>
      <w:r>
        <w:t xml:space="preserve"> for image processing application including image segmentation and image analysis </w:t>
      </w:r>
      <w:r>
        <w:fldChar w:fldCharType="begin" w:fldLock="1"/>
      </w:r>
      <w:r>
        <w:instrText>ADDIN CSL_CITATION { "citationItems" : [ { "id" : "ITEM-1", "itemData" : { "DOI" : "10.1016/j.eswa.2011.12.046", "ISBN" : "0957-4174", "ISSN" : "09574174", "abstract" : "Automated segmentation of blood vessels in retinal images can help ophthalmologists screen larger populations for vessel abnormalities. However, automated vessel extraction is difficult due to the fact that the width of retinal vessels can vary from very large to very small, and that the local contrast of vessels is unstable. Further, the small vessels are overwhelmed by Gaussian-like noises. Therefore the accurate segmentation and width estimation of small vessels are very challenging. In this paper, we propose a simple and efficient multiscale vessel extraction scheme by multiplying the responses of matched filters at three scales. Since the vessel structures will have relatively strong responses to the matched filters at different scales but the background noises will not, scale production could further enhance vessels while suppressing noise. After appropriate selection of scale parameters and appropriate normalization of filter responses, the filter responses are then extracted and fused in the scale production domain. The experimental results demonstrate that the proposed method works well for accurately segmenting vessels with good width estimation. ?? 2012 Elsevier Ltd. All rights reserved.", "author" : [ { "dropping-particle" : "", "family" : "Li", "given" : "Qin", "non-dropping-particle" : "", "parse-names" : false, "suffix" : "" }, { "dropping-particle" : "", "family" : "You", "given" : "Jane", "non-dropping-particle" : "", "parse-names" : false, "suffix" : "" }, { "dropping-particle" : "", "family" : "Zhang", "given" : "David", "non-dropping-particle" : "", "parse-names" : false, "suffix" : "" } ], "container-title" : "Expert Systems with Applications", "id" : "ITEM-1", "issue" : "9", "issued" : { "date-parts" : [ [ "2012" ] ] }, "page" : "7600-7610", "publisher" : "Elsevier Ltd", "title" : "Vessel segmentation and width estimation in retinal images using multiscale production of matched filter responses", "type" : "article-journal", "volume" : "39" }, "uris" : [ "http://www.mendeley.com/documents/?uuid=7a4a4b22-8bf3-4e84-a9aa-431103ad11ba" ] } ], "mendeley" : { "formattedCitation" : "[26]", "plainTextFormattedCitation" : "[26]", "previouslyFormattedCitation" : "[26]" }, "properties" : { "noteIndex" : 0 }, "schema" : "https://github.com/citation-style-language/schema/raw/master/csl-citation.json" }</w:instrText>
      </w:r>
      <w:r>
        <w:fldChar w:fldCharType="separate"/>
      </w:r>
      <w:r w:rsidRPr="004432DF">
        <w:rPr>
          <w:noProof/>
        </w:rPr>
        <w:t>[26]</w:t>
      </w:r>
      <w:r>
        <w:fldChar w:fldCharType="end"/>
      </w:r>
      <w:r>
        <w:t xml:space="preserve"> </w:t>
      </w:r>
      <w:r w:rsidRPr="00D15E9E">
        <w:t>Farnaz’s</w:t>
      </w:r>
      <w:r>
        <w:t xml:space="preserve"> et al</w:t>
      </w:r>
      <w:r>
        <w:rPr>
          <w:i/>
        </w:rPr>
        <w:t xml:space="preserve">. </w:t>
      </w:r>
      <w:r w:rsidRPr="00E234AD">
        <w:fldChar w:fldCharType="begin" w:fldLock="1"/>
      </w:r>
      <w:r w:rsidR="002A069F">
        <w:instrText>ADDIN CSL_CITATION { "citationItems" : [ { "id" : "ITEM-1", "itemData" : { "ISBN" : "9781479925698", "author" : [ { "dropping-particle" : "", "family" : "Farokhian", "given" : "Farnaz", "non-dropping-particle" : "", "parse-names" : false, "suffix" : "" }, { "dropping-particle" : "", "family" : "Demirel", "given" : "Hasan", "non-dropping-particle" : "", "parse-names" : false, "suffix" : "" } ], "id" : "ITEM-1", "issued" : { "date-parts" : [ [ "2013" ] ] }, "page" : "104-108", "title" : "Blood vessels detection and segmentation in retina using gabor filters", "type" : "article-journal" }, "uris" : [ "http://www.mendeley.com/documents/?uuid=b124270c-461f-4776-aacc-8cefe0424854" ] } ], "mendeley" : { "formattedCitation" : "[55]", "plainTextFormattedCitation" : "[55]", "previouslyFormattedCitation" : "[54]" }, "properties" : { "noteIndex" : 0 }, "schema" : "https://github.com/citation-style-language/schema/raw/master/csl-citation.json" }</w:instrText>
      </w:r>
      <w:r w:rsidRPr="00E234AD">
        <w:fldChar w:fldCharType="separate"/>
      </w:r>
      <w:r w:rsidR="002A069F" w:rsidRPr="002A069F">
        <w:rPr>
          <w:noProof/>
        </w:rPr>
        <w:t>[55]</w:t>
      </w:r>
      <w:r w:rsidRPr="00E234AD">
        <w:fldChar w:fldCharType="end"/>
      </w:r>
      <w:r>
        <w:t xml:space="preserve"> research applied Gabor filtering technique to detect blood vessels in retina image based on wavelet gabor because gabor filter are better for </w:t>
      </w:r>
      <w:r w:rsidR="000C14C6">
        <w:t xml:space="preserve">the </w:t>
      </w:r>
      <w:r>
        <w:t>segmentation. It can detect specific feature</w:t>
      </w:r>
      <w:r w:rsidR="000C14C6">
        <w:t>s</w:t>
      </w:r>
      <w:r>
        <w:t xml:space="preserve"> in retinal image.</w:t>
      </w:r>
    </w:p>
    <w:p w14:paraId="796CC0BA" w14:textId="77777777" w:rsidR="000B7072" w:rsidRDefault="000B7072" w:rsidP="000B7072">
      <w:pPr>
        <w:pStyle w:val="Els-4thorder-head"/>
      </w:pPr>
      <w:r>
        <w:t xml:space="preserve">Region based/ Region </w:t>
      </w:r>
      <w:r w:rsidRPr="00010011">
        <w:t>Growing</w:t>
      </w:r>
    </w:p>
    <w:p w14:paraId="5C2A9C1A" w14:textId="77777777" w:rsidR="000B7072" w:rsidRPr="00E234AD" w:rsidRDefault="000B7072" w:rsidP="000B7072">
      <w:pPr>
        <w:pStyle w:val="Els-body-text"/>
        <w:keepNext w:val="0"/>
        <w:widowControl w:val="0"/>
      </w:pPr>
      <w:r>
        <w:t>The vessels segmentation process can also be prefixed with region growing technique to begin the process of reconstruction of blood vessels in retina of fundus image.</w:t>
      </w:r>
    </w:p>
    <w:p w14:paraId="69B36716" w14:textId="5D907E41" w:rsidR="000B7072" w:rsidRDefault="000B7072" w:rsidP="000B7072">
      <w:pPr>
        <w:pStyle w:val="Els-body-text"/>
        <w:keepNext w:val="0"/>
        <w:widowControl w:val="0"/>
      </w:pPr>
      <w:r>
        <w:t xml:space="preserve">Elahe </w:t>
      </w:r>
      <w:r w:rsidRPr="00791C0B">
        <w:rPr>
          <w:i/>
        </w:rPr>
        <w:t>et al</w:t>
      </w:r>
      <w:r>
        <w:rPr>
          <w:i/>
        </w:rPr>
        <w:t xml:space="preserve">. </w:t>
      </w:r>
      <w:r>
        <w:fldChar w:fldCharType="begin" w:fldLock="1"/>
      </w:r>
      <w:r w:rsidR="002A069F">
        <w:instrText>ADDIN CSL_CITATION { "citationItems" : [ { "id" : "ITEM-1", "itemData" : { "DOI" : "10.1016/j.compbiomed.2011.10.008", "ISSN" : "00104825", "PMID" : "22099700", "abstract" : "Recently, automated segmentation of retinal vessels in optic fundus images has been an important focus of much research. In this paper, we propose a multi-scale method to segment retinal vessels based on a weighted two-dimensional (2D) medialness function. The results of the medialness function are first multiplied by the eigenvalues of the Hessian matrix. Next, centerlines of vessels are extracted using noise reduction and reconnection procedures. Finally, vessel radii are estimated and retinal vessels are segmented. The proposed method is evaluated and compared with several recent methods using images from the DRIVE and STARE databases. ?? 2011 Elsevier Ltd.", "author" : [ { "dropping-particle" : "", "family" : "Moghimirad", "given" : "Elahe", "non-dropping-particle" : "", "parse-names" : false, "suffix" : "" }, { "dropping-particle" : "", "family" : "Hamid Rezatofighi", "given" : "Seyed", "non-dropping-particle" : "", "parse-names" : false, "suffix" : "" }, { "dropping-particle" : "", "family" : "Soltanian-Zadeh", "given" : "Hamid", "non-dropping-particle" : "", "parse-names" : false, "suffix" : "" } ], "container-title" : "Computers in Biology and Medicine", "id" : "ITEM-1", "issue" : "1", "issued" : { "date-parts" : [ [ "2012" ] ] }, "page" : "50-60", "publisher" : "Elsevier", "title" : "Retinal vessel segmentation using a multi-scale medialness function", "type" : "article-journal", "volume" : "42" }, "uris" : [ "http://www.mendeley.com/documents/?uuid=9c1492b2-9c78-46f2-9f28-aaadcd2c2816" ] } ], "mendeley" : { "formattedCitation" : "[42]", "plainTextFormattedCitation" : "[42]", "previouslyFormattedCitation" : "[41]" }, "properties" : { "noteIndex" : 0 }, "schema" : "https://github.com/citation-style-language/schema/raw/master/csl-citation.json" }</w:instrText>
      </w:r>
      <w:r>
        <w:fldChar w:fldCharType="separate"/>
      </w:r>
      <w:r w:rsidR="002A069F" w:rsidRPr="002A069F">
        <w:rPr>
          <w:noProof/>
        </w:rPr>
        <w:t>[42]</w:t>
      </w:r>
      <w:r>
        <w:fldChar w:fldCharType="end"/>
      </w:r>
      <w:r>
        <w:t xml:space="preserve"> </w:t>
      </w:r>
      <w:r w:rsidRPr="001E21F4">
        <w:t>developed</w:t>
      </w:r>
      <w:r>
        <w:t xml:space="preserve"> vessel reconstruction with vessels radius estimation based on information obtained from vessel </w:t>
      </w:r>
      <w:r>
        <w:rPr>
          <w:i/>
        </w:rPr>
        <w:t xml:space="preserve">centerline </w:t>
      </w:r>
      <w:r>
        <w:t xml:space="preserve">extraction use </w:t>
      </w:r>
      <w:r w:rsidRPr="00FA12DF">
        <w:t>eigenvalue</w:t>
      </w:r>
      <w:r>
        <w:rPr>
          <w:i/>
        </w:rPr>
        <w:t xml:space="preserve"> </w:t>
      </w:r>
      <w:r>
        <w:t xml:space="preserve">and result </w:t>
      </w:r>
      <w:r w:rsidRPr="00FA12DF">
        <w:t xml:space="preserve">of medialness function </w:t>
      </w:r>
      <w:r>
        <w:t>and</w:t>
      </w:r>
      <w:r w:rsidRPr="007408AE">
        <w:t xml:space="preserve"> </w:t>
      </w:r>
      <w:r>
        <w:t xml:space="preserve">vessel reconstruction  using the </w:t>
      </w:r>
      <w:r w:rsidR="000C14C6">
        <w:t>estimated radius and the vessel</w:t>
      </w:r>
      <w:r>
        <w:t>’</w:t>
      </w:r>
      <w:r w:rsidR="000C14C6">
        <w:t>s</w:t>
      </w:r>
      <w:r>
        <w:t xml:space="preserve"> graph. while on research of </w:t>
      </w:r>
      <w:r w:rsidRPr="00E234AD">
        <w:t xml:space="preserve">Xiao </w:t>
      </w:r>
      <w:r w:rsidRPr="00862670">
        <w:rPr>
          <w:i/>
        </w:rPr>
        <w:t>et al</w:t>
      </w:r>
      <w:r>
        <w:t xml:space="preserve">. </w:t>
      </w:r>
      <w:r w:rsidRPr="00E234AD">
        <w:fldChar w:fldCharType="begin" w:fldLock="1"/>
      </w:r>
      <w:r w:rsidR="002A069F">
        <w:instrText>ADDIN CSL_CITATION { "citationItems" : [ { "id" : "ITEM-1", "itemData" : { "DOI" : "10.1016/j.patcog.2014.01.006", "ISSN" : "00313203", "abstract" : "Retinal vessels play an important role in the diagnostic procedure of retinopathy. Accurate segmentation of retinal vessels is crucial for pathological analysis. In this paper, we propose a new retinal vessel segmentation method based on level set and region growing. Firstly, a retinal vessel image is preprocessed by the contrast-limited adaptive histogram equalization and a 2D Gabor wavelet to enhance the vessels. Then, an anisotropic diffusion filter is used to smooth the image and preserve vessel boundaries. Finally, the region growing method and a region-based active contour model with level set implementation are applied to extract retinal vessels, and their results are combined to achieve the final segmentation. Comparisons are conducted on the publicly available DRIVE and STARE databases using three different measurements. Experimental results show that the proposed method reaches an average accuracy of 94.77% on the DRIVE database and 95.09% on the STARE database. \u00a9 2014 Elsevier Ltd. All rights reserved.", "author" : [ { "dropping-particle" : "", "family" : "Qian Zhao", "given" : "Yu", "non-dropping-particle" : "", "parse-names" : false, "suffix" : "" }, { "dropping-particle" : "", "family" : "Hong Wang", "given" : "Xiao", "non-dropping-particle" : "", "parse-names" : false, "suffix" : "" }, { "dropping-particle" : "", "family" : "Fang Wang", "given" : "Xiao", "non-dropping-particle" : "", "parse-names" : false, "suffix" : "" }, { "dropping-particle" : "", "family" : "Shih", "given" : "Frank Y.", "non-dropping-particle" : "", "parse-names" : false, "suffix" : "" } ], "container-title" : "Pattern Recognition", "id" : "ITEM-1", "issue" : "7", "issued" : { "date-parts" : [ [ "2014" ] ] }, "page" : "2437-2446", "publisher" : "Elsevier", "title" : "Retinal vessels segmentation based on level set and region growing", "type" : "article-journal", "volume" : "47" }, "uris" : [ "http://www.mendeley.com/documents/?uuid=4d794f7d-6f99-41a8-af87-52bc328684f0" ] } ], "mendeley" : { "formattedCitation" : "[56]", "plainTextFormattedCitation" : "[56]", "previouslyFormattedCitation" : "[55]" }, "properties" : { "noteIndex" : 0 }, "schema" : "https://github.com/citation-style-language/schema/raw/master/csl-citation.json" }</w:instrText>
      </w:r>
      <w:r w:rsidRPr="00E234AD">
        <w:fldChar w:fldCharType="separate"/>
      </w:r>
      <w:r w:rsidR="002A069F" w:rsidRPr="002A069F">
        <w:rPr>
          <w:noProof/>
        </w:rPr>
        <w:t>[56]</w:t>
      </w:r>
      <w:r w:rsidRPr="00E234AD">
        <w:fldChar w:fldCharType="end"/>
      </w:r>
      <w:r w:rsidRPr="00E234AD">
        <w:t xml:space="preserve"> </w:t>
      </w:r>
      <w:r>
        <w:t>applied</w:t>
      </w:r>
      <w:r w:rsidRPr="00E234AD">
        <w:t xml:space="preserve"> </w:t>
      </w:r>
      <w:r w:rsidRPr="00E234AD">
        <w:rPr>
          <w:i/>
        </w:rPr>
        <w:t xml:space="preserve">region growing </w:t>
      </w:r>
      <w:r>
        <w:t>for vessel segmentation thin curved  to solve the failing segmentation for retinal vessels by previous level set method.</w:t>
      </w:r>
    </w:p>
    <w:p w14:paraId="356E5244" w14:textId="77777777" w:rsidR="00D827DC" w:rsidRDefault="00D827DC" w:rsidP="000B7072">
      <w:pPr>
        <w:pStyle w:val="Els-body-text"/>
        <w:keepNext w:val="0"/>
        <w:widowControl w:val="0"/>
      </w:pPr>
    </w:p>
    <w:p w14:paraId="2286A870" w14:textId="77777777" w:rsidR="000B7072" w:rsidRDefault="000B7072" w:rsidP="00D827DC">
      <w:pPr>
        <w:pStyle w:val="Els-3rdorder-head"/>
        <w:spacing w:before="0"/>
      </w:pPr>
      <w:r w:rsidRPr="006F3500">
        <w:t>Pattern recognition based</w:t>
      </w:r>
    </w:p>
    <w:p w14:paraId="22F88451" w14:textId="77777777" w:rsidR="000B7072" w:rsidRDefault="000B7072" w:rsidP="00D827DC">
      <w:pPr>
        <w:pStyle w:val="Els-4thorder-head"/>
        <w:spacing w:before="0"/>
      </w:pPr>
      <w:r>
        <w:t>Feature Extraction</w:t>
      </w:r>
    </w:p>
    <w:p w14:paraId="32F8D0AC" w14:textId="452FF378" w:rsidR="000B7072" w:rsidRDefault="000B7072" w:rsidP="000B7072">
      <w:pPr>
        <w:pStyle w:val="Els-body-text"/>
        <w:keepNext w:val="0"/>
        <w:widowControl w:val="0"/>
      </w:pPr>
      <w:r>
        <w:t>Segmentation process</w:t>
      </w:r>
      <w:r w:rsidRPr="00E234AD">
        <w:t xml:space="preserve"> </w:t>
      </w:r>
      <w:r>
        <w:t>with</w:t>
      </w:r>
      <w:r w:rsidRPr="00E234AD">
        <w:t xml:space="preserve"> </w:t>
      </w:r>
      <w:r>
        <w:t>classification technique</w:t>
      </w:r>
      <w:r w:rsidRPr="00E234AD">
        <w:t xml:space="preserve"> </w:t>
      </w:r>
      <w:r>
        <w:t>require the features extraction</w:t>
      </w:r>
      <w:r w:rsidRPr="00E234AD">
        <w:t xml:space="preserve">. </w:t>
      </w:r>
      <w:r>
        <w:t xml:space="preserve">It is necessary </w:t>
      </w:r>
      <w:r w:rsidR="000C14C6">
        <w:t>for performing an</w:t>
      </w:r>
      <w:r>
        <w:t xml:space="preserve"> efficient segmentation process</w:t>
      </w:r>
      <w:r w:rsidRPr="00E234AD">
        <w:t xml:space="preserve">. </w:t>
      </w:r>
      <w:r>
        <w:t xml:space="preserve">Not all pixels in the image </w:t>
      </w:r>
      <w:r w:rsidR="000C14C6">
        <w:t>are segmented</w:t>
      </w:r>
      <w:r>
        <w:t xml:space="preserve"> but only certain features in an image</w:t>
      </w:r>
      <w:r w:rsidRPr="00E234AD">
        <w:t>.</w:t>
      </w:r>
      <w:r>
        <w:t xml:space="preserve"> The process of defining the features or characteristics of the image that most efficient or more meaningful</w:t>
      </w:r>
      <w:r w:rsidR="000C14C6">
        <w:t>, which</w:t>
      </w:r>
      <w:r>
        <w:t xml:space="preserve"> represent</w:t>
      </w:r>
      <w:r w:rsidR="000C14C6">
        <w:t>s</w:t>
      </w:r>
      <w:r>
        <w:t xml:space="preserve"> important information for analysis and classification. </w:t>
      </w:r>
      <w:r w:rsidR="000C14C6">
        <w:t>T</w:t>
      </w:r>
      <w:r w:rsidR="0064100F">
        <w:t>his stage extracts</w:t>
      </w:r>
      <w:r>
        <w:t xml:space="preserve"> features of pixels in image </w:t>
      </w:r>
      <w:r>
        <w:fldChar w:fldCharType="begin" w:fldLock="1"/>
      </w:r>
      <w:r w:rsidR="002A069F">
        <w:instrText>ADDIN CSL_CITATION { "citationItems" : [ { "id" : "ITEM-1", "itemData" : { "ISBN" : "9781479933518", "author" : [ { "dropping-particle" : "", "family" : "Masooomi", "given" : "Razie", "non-dropping-particle" : "", "parse-names" : false, "suffix" : "" }, { "dropping-particle" : "", "family" : "Mohtadizadeh", "given" : "Ali", "non-dropping-particle" : "", "parse-names" : false, "suffix" : "" } ], "id" : "ITEM-1", "issued" : { "date-parts" : [ [ "2014" ] ] }, "title" : "Retinal vessel segmentation using non-subsampled contourlet transform and multi-scale line detection", "type" : "article-journal" }, "uris" : [ "http://www.mendeley.com/documents/?uuid=939bcca6-c532-41e7-b9c6-c5a44334301c" ] } ], "mendeley" : { "formattedCitation" : "[57]", "plainTextFormattedCitation" : "[57]", "previouslyFormattedCitation" : "[56]" }, "properties" : { "noteIndex" : 0 }, "schema" : "https://github.com/citation-style-language/schema/raw/master/csl-citation.json" }</w:instrText>
      </w:r>
      <w:r>
        <w:fldChar w:fldCharType="separate"/>
      </w:r>
      <w:r w:rsidR="002A069F" w:rsidRPr="002A069F">
        <w:rPr>
          <w:noProof/>
        </w:rPr>
        <w:t>[57]</w:t>
      </w:r>
      <w:r>
        <w:fldChar w:fldCharType="end"/>
      </w:r>
      <w:r>
        <w:t>.</w:t>
      </w:r>
    </w:p>
    <w:p w14:paraId="0E6A27A3" w14:textId="77777777" w:rsidR="000B7072" w:rsidRDefault="000B7072" w:rsidP="000B7072">
      <w:pPr>
        <w:pStyle w:val="Els-body-text"/>
        <w:keepNext w:val="0"/>
        <w:widowControl w:val="0"/>
      </w:pPr>
    </w:p>
    <w:p w14:paraId="197F40D4" w14:textId="77777777" w:rsidR="000B7072" w:rsidRPr="00010011" w:rsidRDefault="000B7072" w:rsidP="000B7072">
      <w:pPr>
        <w:numPr>
          <w:ilvl w:val="4"/>
          <w:numId w:val="1"/>
        </w:numPr>
        <w:tabs>
          <w:tab w:val="left" w:pos="360"/>
        </w:tabs>
        <w:overflowPunct w:val="0"/>
        <w:autoSpaceDE w:val="0"/>
        <w:autoSpaceDN w:val="0"/>
        <w:adjustRightInd w:val="0"/>
        <w:snapToGrid w:val="0"/>
        <w:spacing w:line="240" w:lineRule="auto"/>
        <w:textAlignment w:val="baseline"/>
        <w:rPr>
          <w:rFonts w:ascii="Times New Roman" w:hAnsi="Times New Roman" w:cs="Times New Roman"/>
          <w:i/>
          <w:sz w:val="20"/>
          <w:szCs w:val="20"/>
        </w:rPr>
      </w:pPr>
      <w:r>
        <w:rPr>
          <w:rFonts w:ascii="Times New Roman" w:hAnsi="Times New Roman" w:cs="Times New Roman"/>
          <w:i/>
          <w:sz w:val="20"/>
          <w:szCs w:val="20"/>
        </w:rPr>
        <w:t>Morphologic</w:t>
      </w:r>
      <w:r w:rsidRPr="00010011">
        <w:rPr>
          <w:rFonts w:ascii="Times New Roman" w:hAnsi="Times New Roman" w:cs="Times New Roman"/>
          <w:i/>
          <w:sz w:val="20"/>
          <w:szCs w:val="20"/>
        </w:rPr>
        <w:t>al Method</w:t>
      </w:r>
    </w:p>
    <w:p w14:paraId="41E6C9BA" w14:textId="6BB00FCE" w:rsidR="000B7072" w:rsidRPr="008B08FC" w:rsidRDefault="000B7072" w:rsidP="000B7072">
      <w:pPr>
        <w:pStyle w:val="Els-body-text"/>
        <w:keepNext w:val="0"/>
        <w:widowControl w:val="0"/>
        <w:rPr>
          <w:i/>
        </w:rPr>
      </w:pPr>
      <w:r w:rsidRPr="00DF7530">
        <w:t>Morphological method</w:t>
      </w:r>
      <w:r>
        <w:t xml:space="preserve"> is used to extract image component and determine the region such as, </w:t>
      </w:r>
      <w:r w:rsidRPr="003C65C7">
        <w:t>feature, boundaries, and skeleton</w:t>
      </w:r>
      <w:r>
        <w:t>. Two main morphological operator</w:t>
      </w:r>
      <w:r w:rsidR="0064100F">
        <w:t>s</w:t>
      </w:r>
      <w:r>
        <w:t xml:space="preserve"> which used are </w:t>
      </w:r>
      <w:r w:rsidRPr="003C65C7">
        <w:t>dilation and erosion</w:t>
      </w:r>
      <w:r>
        <w:rPr>
          <w:i/>
        </w:rPr>
        <w:t xml:space="preserve">. </w:t>
      </w:r>
      <w:r w:rsidRPr="003C65C7">
        <w:t>Dilation</w:t>
      </w:r>
      <w:r>
        <w:rPr>
          <w:i/>
        </w:rPr>
        <w:t xml:space="preserve"> </w:t>
      </w:r>
      <w:r>
        <w:t>expand</w:t>
      </w:r>
      <w:r w:rsidR="0064100F">
        <w:t>s</w:t>
      </w:r>
      <w:r>
        <w:t xml:space="preserve"> the object with structuring the element, filling the </w:t>
      </w:r>
      <w:r w:rsidRPr="008B08FC">
        <w:rPr>
          <w:i/>
        </w:rPr>
        <w:t>holes</w:t>
      </w:r>
      <w:r>
        <w:t xml:space="preserve">, and connecting the area </w:t>
      </w:r>
      <w:r w:rsidRPr="008B08FC">
        <w:rPr>
          <w:i/>
        </w:rPr>
        <w:t>disjoint</w:t>
      </w:r>
      <w:r w:rsidR="0064100F">
        <w:t>, w</w:t>
      </w:r>
      <w:r>
        <w:t xml:space="preserve">hile </w:t>
      </w:r>
      <w:r>
        <w:rPr>
          <w:i/>
        </w:rPr>
        <w:t>erosion is</w:t>
      </w:r>
      <w:r>
        <w:t xml:space="preserve"> depreciation object to the structuring element. The other morphological operation is </w:t>
      </w:r>
      <w:r w:rsidRPr="008B08FC">
        <w:rPr>
          <w:i/>
        </w:rPr>
        <w:t>closing</w:t>
      </w:r>
      <w:r>
        <w:t xml:space="preserve"> and </w:t>
      </w:r>
      <w:r w:rsidRPr="008B08FC">
        <w:rPr>
          <w:i/>
        </w:rPr>
        <w:t>opening</w:t>
      </w:r>
      <w:r>
        <w:rPr>
          <w:i/>
        </w:rPr>
        <w:t xml:space="preserve">. Opening </w:t>
      </w:r>
      <w:r>
        <w:t xml:space="preserve">is </w:t>
      </w:r>
      <w:r w:rsidRPr="008B08FC">
        <w:rPr>
          <w:i/>
        </w:rPr>
        <w:t>erosion</w:t>
      </w:r>
      <w:r>
        <w:t xml:space="preserve"> followed by </w:t>
      </w:r>
      <w:r>
        <w:rPr>
          <w:i/>
        </w:rPr>
        <w:t xml:space="preserve">dilation, </w:t>
      </w:r>
      <w:r>
        <w:t>while closing is dilation followed by erosion.</w:t>
      </w:r>
    </w:p>
    <w:p w14:paraId="4DD5ADB3" w14:textId="6C14D372" w:rsidR="000B7072" w:rsidRDefault="000B7072" w:rsidP="0064100F">
      <w:pPr>
        <w:pStyle w:val="Els-body-text"/>
        <w:keepNext w:val="0"/>
        <w:widowControl w:val="0"/>
        <w:ind w:firstLine="284"/>
      </w:pPr>
      <w:r>
        <w:t xml:space="preserve">Zana et al. combine morphological </w:t>
      </w:r>
      <w:r w:rsidRPr="00010011">
        <w:t>filter</w:t>
      </w:r>
      <w:r>
        <w:t xml:space="preserve"> with </w:t>
      </w:r>
      <w:r w:rsidRPr="00010011">
        <w:t>cross curvature evaluation</w:t>
      </w:r>
      <w:r>
        <w:t xml:space="preserve"> to segment vessel pattern </w:t>
      </w:r>
      <w:r>
        <w:fldChar w:fldCharType="begin" w:fldLock="1"/>
      </w:r>
      <w:r w:rsidR="002A069F">
        <w:instrText>ADDIN CSL_CITATION { "citationItems" : [ { "id" : "ITEM-1", "itemData" : { "author" : [ { "dropping-particle" : "", "family" : "Zana", "given" : "F", "non-dropping-particle" : "", "parse-names" : false, "suffix" : "" }, { "dropping-particle" : "", "family" : "Klein", "given" : "Jean Claude", "non-dropping-particle" : "", "parse-names" : false, "suffix" : "" } ], "container-title" : "IEEE Transactions on Medical Imaging 18", "id" : "ITEM-1", "issued" : { "date-parts" : [ [ "1999" ] ] }, "page" : "419\u2013428", "title" : "A multimodal registration algorithm of eye fundus images using vessels detection and hough transform", "type" : "article-journal" }, "uris" : [ "http://www.mendeley.com/documents/?uuid=57403be8-ff74-417a-97b9-2c573f57f8c0", "http://www.mendeley.com/documents/?uuid=8a7cdcc1-8334-42c0-bdcc-c497811ba373" ] } ], "mendeley" : { "formattedCitation" : "[58]", "plainTextFormattedCitation" : "[58]", "previouslyFormattedCitation" : "[57]" }, "properties" : { "noteIndex" : 0 }, "schema" : "https://github.com/citation-style-language/schema/raw/master/csl-citation.json" }</w:instrText>
      </w:r>
      <w:r>
        <w:fldChar w:fldCharType="separate"/>
      </w:r>
      <w:r w:rsidR="002A069F" w:rsidRPr="002A069F">
        <w:rPr>
          <w:noProof/>
        </w:rPr>
        <w:t>[58]</w:t>
      </w:r>
      <w:r>
        <w:fldChar w:fldCharType="end"/>
      </w:r>
      <w:r>
        <w:t xml:space="preserve">. The result of this method is </w:t>
      </w:r>
      <w:r w:rsidR="0064100F">
        <w:t xml:space="preserve">relatively </w:t>
      </w:r>
      <w:r>
        <w:t xml:space="preserve">strong. </w:t>
      </w:r>
      <w:r w:rsidR="0064100F">
        <w:t>Afterward</w:t>
      </w:r>
      <w:r>
        <w:t xml:space="preserve">, </w:t>
      </w:r>
      <w:r w:rsidR="0064100F">
        <w:t xml:space="preserve">they </w:t>
      </w:r>
      <w:r>
        <w:t xml:space="preserve">merge </w:t>
      </w:r>
      <w:r w:rsidRPr="00010011">
        <w:t>morphological multiscale enhancement</w:t>
      </w:r>
      <w:r>
        <w:t xml:space="preserve"> by using </w:t>
      </w:r>
      <w:r w:rsidRPr="00EE1EB2">
        <w:t xml:space="preserve">fuzzy </w:t>
      </w:r>
      <w:r w:rsidRPr="00010011">
        <w:t>filter</w:t>
      </w:r>
      <w:r w:rsidRPr="00EE1EB2">
        <w:t xml:space="preserve"> </w:t>
      </w:r>
      <w:r>
        <w:t xml:space="preserve">and </w:t>
      </w:r>
      <w:r w:rsidRPr="00010011">
        <w:t>watershed transformation</w:t>
      </w:r>
      <w:r>
        <w:t xml:space="preserve"> to extract vascular tree in </w:t>
      </w:r>
      <w:r w:rsidRPr="009A7BE5">
        <w:rPr>
          <w:i/>
        </w:rPr>
        <w:t>angiogram</w:t>
      </w:r>
      <w:r w:rsidR="0064100F">
        <w:rPr>
          <w:i/>
        </w:rPr>
        <w:t xml:space="preserve">, </w:t>
      </w:r>
      <w:r w:rsidR="0064100F">
        <w:t xml:space="preserve"> using the method of </w:t>
      </w:r>
      <w:r>
        <w:t>Sun et al.</w:t>
      </w:r>
      <w:r>
        <w:rPr>
          <w:i/>
        </w:rPr>
        <w:t xml:space="preserve"> </w:t>
      </w:r>
      <w:r>
        <w:fldChar w:fldCharType="begin" w:fldLock="1"/>
      </w:r>
      <w:r w:rsidR="002A069F">
        <w:instrText>ADDIN CSL_CITATION { "citationItems" : [ { "id" : "ITEM-1", "itemData" : { "author" : [ { "dropping-particle" : "", "family" : "Sun", "given" : "K", "non-dropping-particle" : "", "parse-names" : false, "suffix" : "" }, { "dropping-particle" : "", "family" : "Chen", "given" : "Z", "non-dropping-particle" : "", "parse-names" : false, "suffix" : "" }, { "dropping-particle" : "", "family" : "Jiang", "given" : "S", "non-dropping-particle" : "", "parse-names" : false, "suffix" : "" }, { "dropping-particle" : "", "family" : "Wang", "given" : "Y", "non-dropping-particle" : "", "parse-names" : false, "suffix" : "" } ], "container-title" : "Journal of Medical Systems", "id" : "ITEM-1", "issued" : { "date-parts" : [ [ "2010" ] ] }, "title" : "Morphological multiscale enhancement, fuzzy filter and watershed for vascular tree extraction in angiogram", "type" : "article-journal" }, "uris" : [ "http://www.mendeley.com/documents/?uuid=a19c65c7-b1e4-4503-a8cf-99acc5387b94", "http://www.mendeley.com/documents/?uuid=fc9c8f52-b97a-4328-953d-722bcb10ac24" ] } ], "mendeley" : { "formattedCitation" : "[59]", "plainTextFormattedCitation" : "[59]", "previouslyFormattedCitation" : "[58]" }, "properties" : { "noteIndex" : 0 }, "schema" : "https://github.com/citation-style-language/schema/raw/master/csl-citation.json" }</w:instrText>
      </w:r>
      <w:r>
        <w:fldChar w:fldCharType="separate"/>
      </w:r>
      <w:r w:rsidR="002A069F" w:rsidRPr="002A069F">
        <w:rPr>
          <w:noProof/>
        </w:rPr>
        <w:t>[59]</w:t>
      </w:r>
      <w:r>
        <w:fldChar w:fldCharType="end"/>
      </w:r>
      <w:r>
        <w:t xml:space="preserve">. This method get important information from shape and area of the vascular.  And then, Fraz et al. proposed </w:t>
      </w:r>
      <w:r>
        <w:rPr>
          <w:i/>
        </w:rPr>
        <w:t>vessel center</w:t>
      </w:r>
      <w:r w:rsidRPr="009A7BE5">
        <w:rPr>
          <w:i/>
        </w:rPr>
        <w:t>line detection</w:t>
      </w:r>
      <w:r>
        <w:t xml:space="preserve"> combination and </w:t>
      </w:r>
      <w:r w:rsidRPr="009A7BE5">
        <w:rPr>
          <w:i/>
        </w:rPr>
        <w:t>morphological bit plane slicing</w:t>
      </w:r>
      <w:r>
        <w:t xml:space="preserve"> to extract blood vessel of retinal image </w:t>
      </w:r>
      <w:r>
        <w:fldChar w:fldCharType="begin" w:fldLock="1"/>
      </w:r>
      <w:r w:rsidR="002A069F">
        <w:instrText>ADDIN CSL_CITATION { "citationItems" : [ { "id" : "ITEM-1", "itemData" : { "author" : [ { "dropping-particle" : "", "family" : "Fraz", "given" : "Muhammad Moazam", "non-dropping-particle" : "", "parse-names" : false, "suffix" : "" }, { "dropping-particle" : "", "family" : "Barman", "given" : "S A", "non-dropping-particle" : "", "parse-names" : false, "suffix" : "" }, { "dropping-particle" : "", "family" : "Remagnino", "given" : "Paolo", "non-dropping-particle" : "", "parse-names" : false, "suffix" : "" }, { "dropping-particle" : "", "family" : "Hoppe", "given" : "Andreas", "non-dropping-particle" : "", "parse-names" : false, "suffix" : "" }, { "dropping-particle" : "", "family" : "Basit", "given" : "A", "non-dropping-particle" : "", "parse-names" : false, "suffix" : "" }, { "dropping-particle" : "", "family" : "Uyyanonvara", "given" : "B", "non-dropping-particle" : "", "parse-names" : false, "suffix" : "" }, { "dropping-particle" : "", "family" : "Rudnicka", "given" : "Alicja", "non-dropping-particle" : "", "parse-names" : false, "suffix" : "" }, { "dropping-particle" : "", "family" : "Owen", "given" : "C G", "non-dropping-particle" : "", "parse-names" : false, "suffix" : "" } ], "container-title" : "Computer Methods and Programs in Biomedicine", "id" : "ITEM-1", "issued" : { "date-parts" : [ [ "2011" ] ] }, "title" : "An approach to localize the retinal blood vessels using bit planes and centerline detection", "type" : "article-journal" }, "uris" : [ "http://www.mendeley.com/documents/?uuid=f0b9d41b-b405-46dd-bb36-69ee25b2cf4e" ] } ], "mendeley" : { "formattedCitation" : "[60]", "plainTextFormattedCitation" : "[60]", "previouslyFormattedCitation" : "[59]" }, "properties" : { "noteIndex" : 0 }, "schema" : "https://github.com/citation-style-language/schema/raw/master/csl-citation.json" }</w:instrText>
      </w:r>
      <w:r>
        <w:fldChar w:fldCharType="separate"/>
      </w:r>
      <w:r w:rsidR="002A069F" w:rsidRPr="002A069F">
        <w:rPr>
          <w:noProof/>
        </w:rPr>
        <w:t>[60]</w:t>
      </w:r>
      <w:r>
        <w:fldChar w:fldCharType="end"/>
      </w:r>
      <w:r>
        <w:t>. This method work</w:t>
      </w:r>
      <w:r w:rsidR="0064100F">
        <w:t>s</w:t>
      </w:r>
      <w:r>
        <w:t xml:space="preserve"> perfectly in feature of vess</w:t>
      </w:r>
      <w:r w:rsidR="0064100F">
        <w:t>el with Gaussian Shaped Profile, but it</w:t>
      </w:r>
      <w:r>
        <w:t xml:space="preserve"> less suitable for retinal image where arterioles </w:t>
      </w:r>
      <w:r w:rsidR="0064100F">
        <w:t>are clear</w:t>
      </w:r>
      <w:r>
        <w:t xml:space="preserve">. Other method to improved quality of retinal image is declared by </w:t>
      </w:r>
      <w:r w:rsidRPr="00010011">
        <w:rPr>
          <w:i/>
        </w:rPr>
        <w:t>Singh</w:t>
      </w:r>
      <w:r>
        <w:t xml:space="preserve"> et al.</w:t>
      </w:r>
      <w:r w:rsidR="0064100F">
        <w:t xml:space="preserve"> </w:t>
      </w:r>
      <w:r>
        <w:fldChar w:fldCharType="begin" w:fldLock="1"/>
      </w:r>
      <w:r w:rsidR="002A069F">
        <w:instrText>ADDIN CSL_CITATION { "citationItems" : [ { "id" : "ITEM-1", "itemData" : { "ISBN" : "9781479953646", "author" : [ { "dropping-particle" : "", "family" : "Singh", "given" : "Dalwinder", "non-dropping-particle" : "", "parse-names" : false, "suffix" : "" } ], "id" : "ITEM-1", "issued" : { "date-parts" : [ [ "2014" ] ] }, "title" : "A new morphology based approach for blood vessel segmentation in retinal images", "type" : "article-journal" }, "uris" : [ "http://www.mendeley.com/documents/?uuid=e014c99d-8e5b-4a30-bf6f-0112d14d7454" ] } ], "mendeley" : { "formattedCitation" : "[61]", "plainTextFormattedCitation" : "[61]", "previouslyFormattedCitation" : "[60]" }, "properties" : { "noteIndex" : 0 }, "schema" : "https://github.com/citation-style-language/schema/raw/master/csl-citation.json" }</w:instrText>
      </w:r>
      <w:r>
        <w:fldChar w:fldCharType="separate"/>
      </w:r>
      <w:r w:rsidR="002A069F" w:rsidRPr="002A069F">
        <w:rPr>
          <w:noProof/>
        </w:rPr>
        <w:t>[61]</w:t>
      </w:r>
      <w:r>
        <w:fldChar w:fldCharType="end"/>
      </w:r>
      <w:r w:rsidRPr="00010011">
        <w:t xml:space="preserve"> </w:t>
      </w:r>
      <w:r w:rsidR="0064100F">
        <w:t>which</w:t>
      </w:r>
      <w:r>
        <w:t xml:space="preserve"> p</w:t>
      </w:r>
      <w:r w:rsidRPr="00010011">
        <w:t xml:space="preserve">roposed </w:t>
      </w:r>
      <w:r>
        <w:t xml:space="preserve">an </w:t>
      </w:r>
      <w:r w:rsidRPr="00010011">
        <w:t xml:space="preserve">approach to detect blood </w:t>
      </w:r>
      <w:r w:rsidRPr="00010011">
        <w:lastRenderedPageBreak/>
        <w:t>vessel with use the morphological to eliminate background and enhancement blood vessel with phase preserving noise removal algorithm. Vessel silhouette extracted by fixed threshold scheme.</w:t>
      </w:r>
      <w:r w:rsidR="00F1549A">
        <w:t xml:space="preserve"> </w:t>
      </w:r>
      <w:r w:rsidRPr="00010011">
        <w:rPr>
          <w:i/>
        </w:rPr>
        <w:t>Sindhu</w:t>
      </w:r>
      <w:r w:rsidR="00F1549A">
        <w:t xml:space="preserve"> et al. s</w:t>
      </w:r>
      <w:r w:rsidRPr="00010011">
        <w:t>egment</w:t>
      </w:r>
      <w:r>
        <w:t>ed</w:t>
      </w:r>
      <w:r w:rsidRPr="00010011">
        <w:t xml:space="preserve"> blood vessel </w:t>
      </w:r>
      <w:r>
        <w:t xml:space="preserve">by </w:t>
      </w:r>
      <w:r w:rsidRPr="00010011">
        <w:t xml:space="preserve"> using morphological operations with applied threshold</w:t>
      </w:r>
      <w:r>
        <w:t xml:space="preserve"> </w:t>
      </w:r>
      <w:r>
        <w:fldChar w:fldCharType="begin" w:fldLock="1"/>
      </w:r>
      <w:r w:rsidR="002A069F">
        <w:instrText>ADDIN CSL_CITATION { "citationItems" : [ { "id" : "ITEM-1", "itemData" : { "author" : [ { "dropping-particle" : "", "family" : "Sindhu", "given" : "B", "non-dropping-particle" : "", "parse-names" : false, "suffix" : "" }, { "dropping-particle" : "", "family" : "Jeeva", "given" : "Jb", "non-dropping-particle" : "", "parse-names" : false, "suffix" : "" } ], "container-title" : "Ijser.Org", "id" : "ITEM-1", "issue" : "5", "issued" : { "date-parts" : [ [ "2013" ] ] }, "page" : "1614-1617", "title" : "Automated retinal vessel segmentation using morphological operation and threshold", "type" : "article-journal", "volume" : "4" }, "uris" : [ "http://www.mendeley.com/documents/?uuid=c57206a5-7bcd-4933-98e8-b1c84150b5a4", "http://www.mendeley.com/documents/?uuid=a2764a6a-df64-4c61-ad4f-73140b60375d" ] } ], "mendeley" : { "formattedCitation" : "[62]", "plainTextFormattedCitation" : "[62]", "previouslyFormattedCitation" : "[61]" }, "properties" : { "noteIndex" : 0 }, "schema" : "https://github.com/citation-style-language/schema/raw/master/csl-citation.json" }</w:instrText>
      </w:r>
      <w:r>
        <w:fldChar w:fldCharType="separate"/>
      </w:r>
      <w:r w:rsidR="002A069F" w:rsidRPr="002A069F">
        <w:rPr>
          <w:noProof/>
        </w:rPr>
        <w:t>[62]</w:t>
      </w:r>
      <w:r>
        <w:fldChar w:fldCharType="end"/>
      </w:r>
      <w:r w:rsidRPr="00010011">
        <w:t>. This method is fast and efficient and can be applied to</w:t>
      </w:r>
      <w:r w:rsidR="00F1549A">
        <w:t xml:space="preserve"> a large amount of </w:t>
      </w:r>
      <w:r w:rsidRPr="00010011">
        <w:t xml:space="preserve">images </w:t>
      </w:r>
      <w:r w:rsidR="00F1549A">
        <w:t>for automatic segmentation</w:t>
      </w:r>
      <w:r w:rsidRPr="00010011">
        <w:t>.</w:t>
      </w:r>
    </w:p>
    <w:p w14:paraId="197590A9" w14:textId="77777777" w:rsidR="000B7072" w:rsidRPr="00010011" w:rsidRDefault="000B7072" w:rsidP="000B7072">
      <w:pPr>
        <w:pStyle w:val="Els-body-text"/>
        <w:keepNext w:val="0"/>
        <w:widowControl w:val="0"/>
      </w:pPr>
    </w:p>
    <w:p w14:paraId="4E3B54B2" w14:textId="77777777" w:rsidR="000B7072" w:rsidRPr="00010011" w:rsidRDefault="000B7072" w:rsidP="000B7072">
      <w:pPr>
        <w:numPr>
          <w:ilvl w:val="4"/>
          <w:numId w:val="1"/>
        </w:numPr>
        <w:tabs>
          <w:tab w:val="left" w:pos="360"/>
        </w:tabs>
        <w:overflowPunct w:val="0"/>
        <w:autoSpaceDE w:val="0"/>
        <w:autoSpaceDN w:val="0"/>
        <w:adjustRightInd w:val="0"/>
        <w:snapToGrid w:val="0"/>
        <w:spacing w:line="240" w:lineRule="auto"/>
        <w:textAlignment w:val="baseline"/>
        <w:rPr>
          <w:rFonts w:ascii="Times New Roman" w:hAnsi="Times New Roman" w:cs="Times New Roman"/>
          <w:i/>
          <w:sz w:val="20"/>
          <w:szCs w:val="20"/>
        </w:rPr>
      </w:pPr>
      <w:r w:rsidRPr="00010011">
        <w:rPr>
          <w:rFonts w:ascii="Times New Roman" w:hAnsi="Times New Roman" w:cs="Times New Roman"/>
          <w:i/>
          <w:sz w:val="20"/>
          <w:szCs w:val="20"/>
        </w:rPr>
        <w:t>Pattern Classification and Machine Learning</w:t>
      </w:r>
    </w:p>
    <w:p w14:paraId="552D1E6F" w14:textId="7CAA9EC7" w:rsidR="000B7072" w:rsidRDefault="000B7072" w:rsidP="000B7072">
      <w:pPr>
        <w:pStyle w:val="Els-body-text"/>
        <w:keepNext w:val="0"/>
        <w:widowControl w:val="0"/>
      </w:pPr>
      <w:r>
        <w:t xml:space="preserve">Pattern classification in blood vessel segmentation is divided into two categories, </w:t>
      </w:r>
      <w:r w:rsidRPr="00010011">
        <w:t>supervised method</w:t>
      </w:r>
      <w:r>
        <w:t xml:space="preserve"> and </w:t>
      </w:r>
      <w:r w:rsidRPr="00010011">
        <w:t>unsupervised method</w:t>
      </w:r>
      <w:r>
        <w:t xml:space="preserve">. </w:t>
      </w:r>
      <w:r w:rsidRPr="00010011">
        <w:t>Supervised method</w:t>
      </w:r>
      <w:r>
        <w:t xml:space="preserve"> </w:t>
      </w:r>
      <w:r w:rsidR="00531E01">
        <w:t>uses</w:t>
      </w:r>
      <w:r>
        <w:t xml:space="preserve"> label information before deciding whether the pixel is vessel or not, while </w:t>
      </w:r>
      <w:r w:rsidRPr="00010011">
        <w:t>unsupervised method</w:t>
      </w:r>
      <w:r>
        <w:t xml:space="preserve"> segment</w:t>
      </w:r>
      <w:r w:rsidR="00531E01">
        <w:t>s</w:t>
      </w:r>
      <w:r>
        <w:t xml:space="preserve"> vessel without previous labeling </w:t>
      </w:r>
      <w:r>
        <w:fldChar w:fldCharType="begin" w:fldLock="1"/>
      </w:r>
      <w:r>
        <w:instrText>ADDIN CSL_CITATION { "citationItems" : [ { "id" : "ITEM-1", "itemData" : { "DOI" : "10.1016/j.cmpb.2012.03.009", "ISSN" : "0169-2607", "author" : [ { "dropping-particle" : "", "family" : "Owen", "given" : "C G", "non-dropping-particle" : "", "parse-names" : false, "suffix" : "" }, { "dropping-particle" : "", "family" : "Barman", "given" : "S A", "non-dropping-particle" : "", "parse-names" : false, "suffix" : "" } ], "container-title" : "Computer Methods and Programs in Biomedicine", "id" : "ITEM-1", "issue" : "1", "issued" : { "date-parts" : [ [ "2012" ] ] }, "page" : "407-433", "publisher" : "Elsevier Ireland Ltd", "title" : "Blood vessel segmentation methodologies in retinal images \u2013 A survey", "type" : "article-journal", "volume" : "108" }, "uris" : [ "http://www.mendeley.com/documents/?uuid=20688050-9ff9-4b50-8444-52f49a004875" ] } ], "mendeley" : { "formattedCitation" : "[11]", "plainTextFormattedCitation" : "[11]", "previouslyFormattedCitation" : "[11]" }, "properties" : { "noteIndex" : 0 }, "schema" : "https://github.com/citation-style-language/schema/raw/master/csl-citation.json" }</w:instrText>
      </w:r>
      <w:r>
        <w:fldChar w:fldCharType="separate"/>
      </w:r>
      <w:r w:rsidRPr="004432DF">
        <w:rPr>
          <w:noProof/>
        </w:rPr>
        <w:t>[11]</w:t>
      </w:r>
      <w:r>
        <w:fldChar w:fldCharType="end"/>
      </w:r>
      <w:r>
        <w:t>.</w:t>
      </w:r>
    </w:p>
    <w:p w14:paraId="3EF56623" w14:textId="77777777" w:rsidR="000B7072" w:rsidRPr="007C23AF" w:rsidRDefault="000B7072" w:rsidP="000B7072">
      <w:pPr>
        <w:tabs>
          <w:tab w:val="left" w:pos="360"/>
        </w:tabs>
        <w:snapToGrid w:val="0"/>
        <w:ind w:left="851"/>
        <w:rPr>
          <w:rFonts w:ascii="Times New Roman" w:hAnsi="Times New Roman" w:cs="Times New Roman"/>
        </w:rPr>
      </w:pPr>
    </w:p>
    <w:p w14:paraId="675C1013" w14:textId="77777777" w:rsidR="000B7072" w:rsidRPr="00010011" w:rsidRDefault="000B7072" w:rsidP="000B7072">
      <w:pPr>
        <w:numPr>
          <w:ilvl w:val="4"/>
          <w:numId w:val="1"/>
        </w:numPr>
        <w:tabs>
          <w:tab w:val="left" w:pos="360"/>
        </w:tabs>
        <w:overflowPunct w:val="0"/>
        <w:autoSpaceDE w:val="0"/>
        <w:autoSpaceDN w:val="0"/>
        <w:adjustRightInd w:val="0"/>
        <w:snapToGrid w:val="0"/>
        <w:spacing w:line="240" w:lineRule="auto"/>
        <w:textAlignment w:val="baseline"/>
        <w:rPr>
          <w:rFonts w:ascii="Times New Roman" w:hAnsi="Times New Roman" w:cs="Times New Roman"/>
          <w:i/>
          <w:sz w:val="20"/>
          <w:szCs w:val="20"/>
        </w:rPr>
      </w:pPr>
      <w:r w:rsidRPr="00010011">
        <w:rPr>
          <w:rFonts w:ascii="Times New Roman" w:hAnsi="Times New Roman" w:cs="Times New Roman"/>
          <w:i/>
          <w:sz w:val="20"/>
          <w:szCs w:val="20"/>
        </w:rPr>
        <w:t>Convolutional Neural Network</w:t>
      </w:r>
    </w:p>
    <w:p w14:paraId="51E18E0E" w14:textId="54248490" w:rsidR="000B7072" w:rsidRDefault="000B7072" w:rsidP="000B7072">
      <w:pPr>
        <w:pStyle w:val="Els-body-text"/>
        <w:keepNext w:val="0"/>
        <w:widowControl w:val="0"/>
      </w:pPr>
      <w:r w:rsidRPr="00010011">
        <w:t xml:space="preserve">Convolutional Neural Network </w:t>
      </w:r>
      <w:r>
        <w:t xml:space="preserve">(CNN) </w:t>
      </w:r>
      <w:r w:rsidR="00531E01">
        <w:t xml:space="preserve">is </w:t>
      </w:r>
      <w:r>
        <w:t>used as hierarchical features extraction</w:t>
      </w:r>
      <w:r w:rsidR="00531E01">
        <w:t>,</w:t>
      </w:r>
      <w:r>
        <w:t xml:space="preserve"> </w:t>
      </w:r>
      <w:r w:rsidR="00531E01" w:rsidRPr="00531E01">
        <w:rPr>
          <w:i/>
        </w:rPr>
        <w:t>e.g.</w:t>
      </w:r>
      <w:r>
        <w:t xml:space="preserve"> Shuangling </w:t>
      </w:r>
      <w:r w:rsidRPr="00010011">
        <w:t>et al</w:t>
      </w:r>
      <w:r>
        <w:t xml:space="preserve">. </w:t>
      </w:r>
      <w:r>
        <w:fldChar w:fldCharType="begin" w:fldLock="1"/>
      </w:r>
      <w:r w:rsidR="002A069F">
        <w:instrText>ADDIN CSL_CITATION { "citationItems" : [ { "id" : "ITEM-1", "itemData" : { "DOI" : "10.1016/j.neucom.2014.07.059", "ISSN" : "18728286", "abstract" : "Segmentation of retinal blood vessels is of substantial clinical importance for diagnoses of many diseases, such as diabetic retinopathy, hypertension and cardiovascular diseases. In this paper, the supervised method is presented to tackle the problem of retinal blood vessel segmentation, which combines two superior classifiers: Convolutional Neural Network (CNN) and Random Forest (RF). In this method, CNN performs as a trainable hierarchical feature extractor and ensemble RFs work as a trainable classifier. By integrating the merits of feature learning and traditional classifier, the proposed method is able to automatically learn features from the raw images and predict the patterns. Extensive experiments have been conducted on two public retinal images databases (DRIVE and STARE), and comparisons with other major studies on the same database demonstrate the promising performance and effectiveness of the proposed method.", "author" : [ { "dropping-particle" : "", "family" : "Wang", "given" : "Shuangling", "non-dropping-particle" : "", "parse-names" : false, "suffix" : "" }, { "dropping-particle" : "", "family" : "Yin", "given" : "Yilong", "non-dropping-particle" : "", "parse-names" : false, "suffix" : "" }, { "dropping-particle" : "", "family" : "Cao", "given" : "Guibao", "non-dropping-particle" : "", "parse-names" : false, "suffix" : "" }, { "dropping-particle" : "", "family" : "Wei", "given" : "Benzheng", "non-dropping-particle" : "", "parse-names" : false, "suffix" : "" }, { "dropping-particle" : "", "family" : "Zheng", "given" : "Yuanjie", "non-dropping-particle" : "", "parse-names" : false, "suffix" : "" }, { "dropping-particle" : "", "family" : "Yang", "given" : "Gongping", "non-dropping-particle" : "", "parse-names" : false, "suffix" : "" } ], "container-title" : "Neurocomputing", "id" : "ITEM-1", "issue" : "PB", "issued" : { "date-parts" : [ [ "2015" ] ] }, "page" : "708-717", "publisher" : "Elsevier", "title" : "Hierarchical retinal blood vessel segmentation based on feature and ensemble learning", "type" : "article-journal", "volume" : "149" }, "uris" : [ "http://www.mendeley.com/documents/?uuid=9b283380-becc-4c8c-a7d2-553de6b39d3e" ] } ], "mendeley" : { "formattedCitation" : "[63]", "plainTextFormattedCitation" : "[63]", "previouslyFormattedCitation" : "[62]" }, "properties" : { "noteIndex" : 0 }, "schema" : "https://github.com/citation-style-language/schema/raw/master/csl-citation.json" }</w:instrText>
      </w:r>
      <w:r>
        <w:fldChar w:fldCharType="separate"/>
      </w:r>
      <w:r w:rsidR="002A069F" w:rsidRPr="002A069F">
        <w:rPr>
          <w:noProof/>
        </w:rPr>
        <w:t>[63]</w:t>
      </w:r>
      <w:r>
        <w:fldChar w:fldCharType="end"/>
      </w:r>
      <w:r>
        <w:t xml:space="preserve"> Each targeted pixel, the raw pixel values from the rectangular window is centered and directly given as CNN input. These methods usually fail to capture some of </w:t>
      </w:r>
      <w:r w:rsidR="00531E01">
        <w:t xml:space="preserve">good </w:t>
      </w:r>
      <w:r>
        <w:t>vessels, but actually these vessel are not essential to the clinical importance.</w:t>
      </w:r>
    </w:p>
    <w:p w14:paraId="5513912B" w14:textId="77777777" w:rsidR="000B7072" w:rsidRPr="00010011" w:rsidRDefault="000B7072" w:rsidP="000B7072">
      <w:pPr>
        <w:pStyle w:val="Els-4thorder-head"/>
      </w:pPr>
      <w:r>
        <w:t>Classification</w:t>
      </w:r>
    </w:p>
    <w:p w14:paraId="6AB4EF8B" w14:textId="77777777" w:rsidR="000B7072" w:rsidRPr="00010011" w:rsidRDefault="000B7072" w:rsidP="000B7072">
      <w:pPr>
        <w:numPr>
          <w:ilvl w:val="4"/>
          <w:numId w:val="1"/>
        </w:numPr>
        <w:tabs>
          <w:tab w:val="left" w:pos="360"/>
        </w:tabs>
        <w:overflowPunct w:val="0"/>
        <w:autoSpaceDE w:val="0"/>
        <w:autoSpaceDN w:val="0"/>
        <w:adjustRightInd w:val="0"/>
        <w:snapToGrid w:val="0"/>
        <w:spacing w:line="240" w:lineRule="auto"/>
        <w:textAlignment w:val="baseline"/>
        <w:rPr>
          <w:rFonts w:ascii="Times New Roman" w:hAnsi="Times New Roman" w:cs="Times New Roman"/>
          <w:i/>
          <w:sz w:val="20"/>
          <w:szCs w:val="20"/>
        </w:rPr>
      </w:pPr>
      <w:r>
        <w:rPr>
          <w:rFonts w:ascii="Times New Roman" w:hAnsi="Times New Roman" w:cs="Times New Roman"/>
          <w:i/>
          <w:sz w:val="20"/>
          <w:szCs w:val="20"/>
        </w:rPr>
        <w:t>K-Nearest Neighbo</w:t>
      </w:r>
      <w:r w:rsidRPr="00010011">
        <w:rPr>
          <w:rFonts w:ascii="Times New Roman" w:hAnsi="Times New Roman" w:cs="Times New Roman"/>
          <w:i/>
          <w:sz w:val="20"/>
          <w:szCs w:val="20"/>
        </w:rPr>
        <w:t xml:space="preserve">r (KNN) </w:t>
      </w:r>
    </w:p>
    <w:p w14:paraId="3A5687EE" w14:textId="374A34E6" w:rsidR="000B7072" w:rsidRDefault="000B7072" w:rsidP="000B7072">
      <w:pPr>
        <w:pStyle w:val="Els-body-text"/>
        <w:keepNext w:val="0"/>
        <w:widowControl w:val="0"/>
      </w:pPr>
      <w:r>
        <w:t xml:space="preserve">KNN classifier </w:t>
      </w:r>
      <w:r w:rsidR="002A069F">
        <w:t xml:space="preserve">operate </w:t>
      </w:r>
      <w:r>
        <w:t xml:space="preserve">on the </w:t>
      </w:r>
      <w:r w:rsidR="002A069F">
        <w:t>premise that classification of unknown intances can be done by relating</w:t>
      </w:r>
      <w:r>
        <w:t xml:space="preserve">  </w:t>
      </w:r>
      <w:r w:rsidR="002A069F">
        <w:t xml:space="preserve">it to the known according some distance or similarity function. </w:t>
      </w:r>
      <w:r>
        <w:t xml:space="preserve">Saranya </w:t>
      </w:r>
      <w:r w:rsidRPr="00CE5522">
        <w:t>et al</w:t>
      </w:r>
      <w:r>
        <w:t xml:space="preserve">. </w:t>
      </w:r>
      <w:r>
        <w:fldChar w:fldCharType="begin" w:fldLock="1"/>
      </w:r>
      <w:r w:rsidR="002A069F">
        <w:instrText>ADDIN CSL_CITATION { "citationItems" : [ { "id" : "ITEM-1", "itemData" : { "DOI" : "10.1109/ICCSP.2012.6208394", "ISBN" : "978-1-4673-1622-4", "abstract" : "Diabetic Retinopathy is a major cause of blindness. It is mainly due to the development of abnormal new blood vessels in the retina. In this approach, we proposed an efficient method to detect the abnormal new blood vessels. The retinal images are pre-processed using Adaptive Histogram Equalization (AHE) and the blood vessels are enhanced by applying Top-hat and Bottom-hat transforms. The enhanced image is segmented using Fuzzy C Means Clustering (FCM) technique. Features based on shape, brightness, position and contrast are extracted from the segmented image and classified as normal or abnormal using K Nearest Neighbour (KNN) Classifier. The performance was evaluated on DRIVE and MESSIDOR database and an accuracy of 96.5% was obtained.", "author" : [ { "dropping-particle" : "", "family" : "Saranya", "given" : "K", "non-dropping-particle" : "", "parse-names" : false, "suffix" : "" }, { "dropping-particle" : "", "family" : "Ramasubramanian", "given" : "B", "non-dropping-particle" : "", "parse-names" : false, "suffix" : "" }, { "dropping-particle" : "", "family" : "Kaja Mohideen", "given" : "S", "non-dropping-particle" : "", "parse-names" : false, "suffix" : "" } ], "container-title" : "2012 International Conference on Communication and Signal Processing", "id" : "ITEM-1", "issued" : { "date-parts" : [ [ "2012" ] ] }, "page" : "57-61", "title" : "A novel approach for the detection of new vessels in the retinal images for screening diabetic retinopathy", "type" : "article-journal" }, "uris" : [ "http://www.mendeley.com/documents/?uuid=1bd80e61-bbeb-49a4-82f2-e6c6bb10df1e" ] } ], "mendeley" : { "formattedCitation" : "[64]", "plainTextFormattedCitation" : "[64]", "previouslyFormattedCitation" : "[63]" }, "properties" : { "noteIndex" : 0 }, "schema" : "https://github.com/citation-style-language/schema/raw/master/csl-citation.json" }</w:instrText>
      </w:r>
      <w:r>
        <w:fldChar w:fldCharType="separate"/>
      </w:r>
      <w:r w:rsidR="002A069F" w:rsidRPr="002A069F">
        <w:rPr>
          <w:noProof/>
        </w:rPr>
        <w:t>[64]</w:t>
      </w:r>
      <w:r>
        <w:fldChar w:fldCharType="end"/>
      </w:r>
      <w:r>
        <w:t xml:space="preserve"> classifying blood vessel using K Nearest Neighbo</w:t>
      </w:r>
      <w:r w:rsidRPr="00CE5522">
        <w:t>r</w:t>
      </w:r>
      <w:r>
        <w:t xml:space="preserve"> (KNN) </w:t>
      </w:r>
      <w:r w:rsidRPr="00CE5522">
        <w:t xml:space="preserve">classifier. </w:t>
      </w:r>
      <w:r>
        <w:t>This method has good performing in segmenting small blood vessel.</w:t>
      </w:r>
    </w:p>
    <w:p w14:paraId="23C9DCA1" w14:textId="77777777" w:rsidR="00D827DC" w:rsidRPr="00AC5862" w:rsidRDefault="00D827DC" w:rsidP="000B7072">
      <w:pPr>
        <w:pStyle w:val="Els-body-text"/>
        <w:keepNext w:val="0"/>
        <w:widowControl w:val="0"/>
      </w:pPr>
    </w:p>
    <w:p w14:paraId="24A98689" w14:textId="77777777" w:rsidR="000B7072" w:rsidRPr="00CE5522" w:rsidRDefault="000B7072" w:rsidP="000B7072">
      <w:pPr>
        <w:numPr>
          <w:ilvl w:val="4"/>
          <w:numId w:val="1"/>
        </w:numPr>
        <w:tabs>
          <w:tab w:val="left" w:pos="360"/>
        </w:tabs>
        <w:overflowPunct w:val="0"/>
        <w:autoSpaceDE w:val="0"/>
        <w:autoSpaceDN w:val="0"/>
        <w:adjustRightInd w:val="0"/>
        <w:snapToGrid w:val="0"/>
        <w:spacing w:line="240" w:lineRule="auto"/>
        <w:textAlignment w:val="baseline"/>
        <w:rPr>
          <w:rFonts w:ascii="Times New Roman" w:hAnsi="Times New Roman" w:cs="Times New Roman"/>
          <w:i/>
          <w:sz w:val="20"/>
          <w:szCs w:val="20"/>
        </w:rPr>
      </w:pPr>
      <w:r w:rsidRPr="00CE5522">
        <w:rPr>
          <w:rFonts w:ascii="Times New Roman" w:hAnsi="Times New Roman" w:cs="Times New Roman"/>
          <w:i/>
          <w:sz w:val="20"/>
          <w:szCs w:val="20"/>
        </w:rPr>
        <w:t>Neural network</w:t>
      </w:r>
    </w:p>
    <w:p w14:paraId="169AFDC7" w14:textId="491EFD81" w:rsidR="000B7072" w:rsidRDefault="000B7072" w:rsidP="000B7072">
      <w:pPr>
        <w:pStyle w:val="Els-body-text"/>
        <w:keepNext w:val="0"/>
        <w:widowControl w:val="0"/>
      </w:pPr>
      <w:r>
        <w:t xml:space="preserve">Neural network is one of </w:t>
      </w:r>
      <w:r w:rsidR="00531E01">
        <w:t xml:space="preserve">the </w:t>
      </w:r>
      <w:r>
        <w:t xml:space="preserve">popular classification method in biomedical research. Smrity et al. </w:t>
      </w:r>
      <w:r>
        <w:fldChar w:fldCharType="begin" w:fldLock="1"/>
      </w:r>
      <w:r>
        <w:instrText>ADDIN CSL_CITATION { "citationItems" : [ { "id" : "ITEM-1", "itemData" : { "DOI" : "10.1109/CIPECH.2014.7019098", "ISBN" : "9781479958719", "abstract" : "With the emerging computation techniques in the field of medical science such as in Ophthalmology; it is often required an automated technique for identification of pathological condition such as diabetic retinopathy which might cause serious problems like blindness. Retinal diseases are often characterized by modification in retinal vessels. Retinal blood vessels observed with fundus imaging provides important indicators not only for clinical diagnosis and treatment of eye diseases but also for systemic diseases such as diabetes, hypertension etc. which manifest themselves in the retina. Quantitative structural analysis of the retinal vasculature not only helps in the diagnosis of retinopathies but also provides potential biomarkers of systemic diseases. Such as arteriole to venule width ratio (AVR) is a parameter indicative of microvascular health and systemic disease. In this paper we performed retinal vessel's pixel classification into arterioles and venules using Neural Network on DRIVE database. Two types of feed-forward Neural Network are used: Back Propagation Network (BPN) and Probabilistic Neural Network (PNN). BPN gives 83.9% and where as PNN gives 85.1% pixel classification on 20 images. The ROC curve for BPN and PNN has value 0.83 and 0.87 respectively for the DRIVE dataset.", "author" : [ { "dropping-particle" : "", "family" : "Chhabra", "given" : "Smriti", "non-dropping-particle" : "", "parse-names" : false, "suffix" : "" }, { "dropping-particle" : "", "family" : "Bhushan", "given" : "Bharat", "non-dropping-particle" : "", "parse-names" : false, "suffix" : "" } ], "container-title" : "Proceedings of the International Conference on Innovative Applications of Computational Intelligence on Power, Energy and Controls with Their Impact on Humanity, CIPECH 2014", "id" : "ITEM-1", "issue" : "November", "issued" : { "date-parts" : [ [ "2014" ] ] }, "page" : "59-62", "title" : "Supervised pixel classification into arteries and veins of retinal images", "type" : "article-journal" }, "uris" : [ "http://www.mendeley.com/documents/?uuid=a63de880-4a50-4013-a579-a97b408e81ee" ] } ], "mendeley" : { "formattedCitation" : "[9]", "plainTextFormattedCitation" : "[9]", "previouslyFormattedCitation" : "[9]" }, "properties" : { "noteIndex" : 0 }, "schema" : "https://github.com/citation-style-language/schema/raw/master/csl-citation.json" }</w:instrText>
      </w:r>
      <w:r>
        <w:fldChar w:fldCharType="separate"/>
      </w:r>
      <w:r w:rsidRPr="004432DF">
        <w:rPr>
          <w:noProof/>
        </w:rPr>
        <w:t>[9]</w:t>
      </w:r>
      <w:r>
        <w:fldChar w:fldCharType="end"/>
      </w:r>
      <w:r>
        <w:t xml:space="preserve"> proposed </w:t>
      </w:r>
      <w:r w:rsidR="00531E01">
        <w:t xml:space="preserve">a </w:t>
      </w:r>
      <w:r>
        <w:t>neural network classifier for classify</w:t>
      </w:r>
      <w:r w:rsidR="00531E01">
        <w:t>ing</w:t>
      </w:r>
      <w:r>
        <w:t xml:space="preserve"> </w:t>
      </w:r>
      <w:r w:rsidR="00531E01">
        <w:t xml:space="preserve">the </w:t>
      </w:r>
      <w:r>
        <w:t>pixel of vessel into artery and vein. This method give</w:t>
      </w:r>
      <w:r w:rsidR="00531E01">
        <w:t>s</w:t>
      </w:r>
      <w:r>
        <w:t xml:space="preserve"> good performance in classify artery and vein but its performance may be different in other case</w:t>
      </w:r>
      <w:r w:rsidR="00531E01">
        <w:t>s</w:t>
      </w:r>
      <w:r>
        <w:t xml:space="preserve">.  </w:t>
      </w:r>
      <w:r w:rsidR="009C0737">
        <w:t xml:space="preserve">In the other research, </w:t>
      </w:r>
      <w:r>
        <w:t xml:space="preserve">Wilfred et al. </w:t>
      </w:r>
      <w:r>
        <w:fldChar w:fldCharType="begin" w:fldLock="1"/>
      </w:r>
      <w:r w:rsidR="002A069F">
        <w:instrText>ADDIN CSL_CITATION { "citationItems" : [ { "id" : "ITEM-1", "itemData" : { "DOI" : "10.1016/j.bbe.2014.01.004", "ISSN" : "02085216", "abstract" : "Diabetic retinopathy is a severe sight threatening disease which causes blindness among working age people. This research work presents a retinal vessel segmentation technique, which can be used in computer based retinal image analysis. This proposed method could be used as a prescreening system for the early detection of diabetic retinopathy. The algorithm implemented in this work can be effectively used for detection and analysis of vascular structures in retinal images. The retinal blood vessel morphology helps to classify the severity and identify the successive stages of a number of diseases. The changes in retinal vessel diameter are one of the symptoms for diseases based on vascular pathology. The size of typical retinal vessel is a few pixels wide and it becomes critical and challenging to obtain precise measurements using computer based automatic analysis of retinal images. This method classifies each image pixel as vessel or non-vessel and thereby produces the segmentation of vasculature in retinal images. Retinal blood vessels are identified and segmented by making use of a multilayer perceptron neural network, for which the inputs are derived from three primary colour components of the image, i.e., red, green and blue. Back propagation algorithm which provides a proficient technique to change the weights in a feed-forward network is employed. The performance of this method was evaluated and tested using the retinal images from the DRIVE database and has obtained illustrative results. The measured accuracy of the proposed system was 95.03% for the segmentation algorithm tested on this database. \u00a9 2014 Na\u0142\u0229cz Institute of Biocybernetics and Biomedical Engineering.", "author" : [ { "dropping-particle" : "", "family" : "Franklin", "given" : "S. Wilfred", "non-dropping-particle" : "", "parse-names" : false, "suffix" : "" }, { "dropping-particle" : "", "family" : "Rajan", "given" : "S. Edward", "non-dropping-particle" : "", "parse-names" : false, "suffix" : "" } ], "container-title" : "Biocybernetics and Biomedical Engineering", "id" : "ITEM-1", "issue" : "2", "issued" : { "date-parts" : [ [ "2014" ] ] }, "page" : "117-124", "publisher" : "Korea Institute of Oriental Medicine", "title" : "Computerized screening of diabetic retinopathy employing blood vessel segmentation in retinal images", "type" : "article-journal", "volume" : "34" }, "uris" : [ "http://www.mendeley.com/documents/?uuid=0451aeb7-1774-4e50-816d-25884cebe59d" ] } ], "mendeley" : { "formattedCitation" : "[65]", "plainTextFormattedCitation" : "[65]", "previouslyFormattedCitation" : "[64]" }, "properties" : { "noteIndex" : 0 }, "schema" : "https://github.com/citation-style-language/schema/raw/master/csl-citation.json" }</w:instrText>
      </w:r>
      <w:r>
        <w:fldChar w:fldCharType="separate"/>
      </w:r>
      <w:r w:rsidR="002A069F" w:rsidRPr="002A069F">
        <w:rPr>
          <w:noProof/>
        </w:rPr>
        <w:t>[65]</w:t>
      </w:r>
      <w:r>
        <w:fldChar w:fldCharType="end"/>
      </w:r>
      <w:r>
        <w:t xml:space="preserve"> used backpropagation</w:t>
      </w:r>
      <w:r w:rsidR="009C0737">
        <w:t xml:space="preserve"> neural network</w:t>
      </w:r>
      <w:r>
        <w:t xml:space="preserve"> to classify pixel of re</w:t>
      </w:r>
      <w:r w:rsidR="009C0737">
        <w:t>tinal image into vessel and non-</w:t>
      </w:r>
      <w:r>
        <w:t>vessel. It ensure</w:t>
      </w:r>
      <w:r w:rsidR="009C0737">
        <w:t>s the</w:t>
      </w:r>
      <w:r>
        <w:t xml:space="preserve"> best performance in </w:t>
      </w:r>
      <w:r w:rsidR="009C0737">
        <w:t xml:space="preserve">the </w:t>
      </w:r>
      <w:r>
        <w:t>classification stage.</w:t>
      </w:r>
    </w:p>
    <w:p w14:paraId="1221E2E2" w14:textId="77777777" w:rsidR="00D827DC" w:rsidRDefault="00D827DC" w:rsidP="000B7072">
      <w:pPr>
        <w:pStyle w:val="Els-body-text"/>
        <w:keepNext w:val="0"/>
        <w:widowControl w:val="0"/>
      </w:pPr>
    </w:p>
    <w:p w14:paraId="5306841F" w14:textId="77777777" w:rsidR="000B7072" w:rsidRPr="00CE5522" w:rsidRDefault="000B7072" w:rsidP="000B7072">
      <w:pPr>
        <w:numPr>
          <w:ilvl w:val="4"/>
          <w:numId w:val="1"/>
        </w:numPr>
        <w:tabs>
          <w:tab w:val="left" w:pos="360"/>
        </w:tabs>
        <w:overflowPunct w:val="0"/>
        <w:autoSpaceDE w:val="0"/>
        <w:autoSpaceDN w:val="0"/>
        <w:adjustRightInd w:val="0"/>
        <w:snapToGrid w:val="0"/>
        <w:spacing w:line="240" w:lineRule="auto"/>
        <w:textAlignment w:val="baseline"/>
        <w:rPr>
          <w:rFonts w:ascii="Times New Roman" w:hAnsi="Times New Roman" w:cs="Times New Roman"/>
          <w:i/>
          <w:sz w:val="20"/>
          <w:szCs w:val="20"/>
        </w:rPr>
      </w:pPr>
      <w:r w:rsidRPr="00CE5522">
        <w:rPr>
          <w:rFonts w:ascii="Times New Roman" w:hAnsi="Times New Roman" w:cs="Times New Roman"/>
          <w:i/>
          <w:sz w:val="20"/>
          <w:szCs w:val="20"/>
        </w:rPr>
        <w:t>Thresholding</w:t>
      </w:r>
    </w:p>
    <w:p w14:paraId="3C078862" w14:textId="52907BEE" w:rsidR="000B7072" w:rsidRDefault="000B7072" w:rsidP="000B7072">
      <w:pPr>
        <w:pStyle w:val="Els-body-text"/>
        <w:keepNext w:val="0"/>
        <w:widowControl w:val="0"/>
      </w:pPr>
      <w:r>
        <w:t xml:space="preserve">Farnaz </w:t>
      </w:r>
      <w:r w:rsidRPr="00CE5522">
        <w:t>et al</w:t>
      </w:r>
      <w:r>
        <w:t>. [17] proposed thresholding method to classify pixel into vessel and non</w:t>
      </w:r>
      <w:r w:rsidR="002A069F">
        <w:t>-</w:t>
      </w:r>
      <w:r>
        <w:t>vessel. This method can classify image into separate component which change</w:t>
      </w:r>
      <w:r w:rsidR="009C0737">
        <w:t>s</w:t>
      </w:r>
      <w:r>
        <w:t xml:space="preserve"> the image into </w:t>
      </w:r>
      <w:r w:rsidR="009C0737">
        <w:t xml:space="preserve">a </w:t>
      </w:r>
      <w:r>
        <w:t xml:space="preserve">binary image. The </w:t>
      </w:r>
      <w:r w:rsidR="009C0737">
        <w:t xml:space="preserve">above </w:t>
      </w:r>
      <w:r>
        <w:t xml:space="preserve">method </w:t>
      </w:r>
      <w:r w:rsidR="009C0737">
        <w:t>uses</w:t>
      </w:r>
      <w:r>
        <w:t xml:space="preserve"> gray value</w:t>
      </w:r>
      <w:r w:rsidR="009C0737">
        <w:t>s for performing the pixel classification</w:t>
      </w:r>
      <w:r>
        <w:t xml:space="preserve">. Thresholding process </w:t>
      </w:r>
      <w:r w:rsidR="009C0737">
        <w:t xml:space="preserve">is </w:t>
      </w:r>
      <w:r>
        <w:t>use</w:t>
      </w:r>
      <w:r w:rsidR="009C0737">
        <w:t>d for removing</w:t>
      </w:r>
      <w:r>
        <w:t xml:space="preserve"> </w:t>
      </w:r>
      <w:r w:rsidR="009C0737">
        <w:t>un</w:t>
      </w:r>
      <w:r>
        <w:t>important detail</w:t>
      </w:r>
      <w:r w:rsidR="009C0737">
        <w:t>s</w:t>
      </w:r>
      <w:r>
        <w:t>. Quality of segmentation can be show</w:t>
      </w:r>
      <w:r w:rsidR="009C0737">
        <w:t>n</w:t>
      </w:r>
      <w:r>
        <w:t xml:space="preserve"> from select threshold value.</w:t>
      </w:r>
    </w:p>
    <w:p w14:paraId="3909BC23" w14:textId="77777777" w:rsidR="00D827DC" w:rsidRDefault="00D827DC" w:rsidP="000B7072">
      <w:pPr>
        <w:pStyle w:val="Els-body-text"/>
        <w:keepNext w:val="0"/>
        <w:widowControl w:val="0"/>
      </w:pPr>
    </w:p>
    <w:p w14:paraId="0807D964" w14:textId="77777777" w:rsidR="000B7072" w:rsidRPr="00CE5522" w:rsidRDefault="000B7072" w:rsidP="000B7072">
      <w:pPr>
        <w:numPr>
          <w:ilvl w:val="4"/>
          <w:numId w:val="1"/>
        </w:numPr>
        <w:tabs>
          <w:tab w:val="left" w:pos="360"/>
        </w:tabs>
        <w:overflowPunct w:val="0"/>
        <w:autoSpaceDE w:val="0"/>
        <w:autoSpaceDN w:val="0"/>
        <w:adjustRightInd w:val="0"/>
        <w:snapToGrid w:val="0"/>
        <w:spacing w:line="240" w:lineRule="auto"/>
        <w:textAlignment w:val="baseline"/>
        <w:rPr>
          <w:rFonts w:ascii="Times New Roman" w:hAnsi="Times New Roman" w:cs="Times New Roman"/>
          <w:i/>
          <w:sz w:val="20"/>
          <w:szCs w:val="20"/>
        </w:rPr>
      </w:pPr>
      <w:r w:rsidRPr="00CE5522">
        <w:rPr>
          <w:rFonts w:ascii="Times New Roman" w:hAnsi="Times New Roman" w:cs="Times New Roman"/>
          <w:i/>
          <w:sz w:val="20"/>
          <w:szCs w:val="20"/>
        </w:rPr>
        <w:t>Clustering</w:t>
      </w:r>
    </w:p>
    <w:p w14:paraId="302B973D" w14:textId="4B97944A" w:rsidR="000B7072" w:rsidRDefault="000B7072" w:rsidP="000B7072">
      <w:pPr>
        <w:pStyle w:val="Els-body-text"/>
        <w:keepNext w:val="0"/>
        <w:widowControl w:val="0"/>
      </w:pPr>
      <w:r>
        <w:t xml:space="preserve">Saranya </w:t>
      </w:r>
      <w:r w:rsidRPr="00CE5522">
        <w:t>et al</w:t>
      </w:r>
      <w:r>
        <w:t xml:space="preserve">. </w:t>
      </w:r>
      <w:r>
        <w:fldChar w:fldCharType="begin" w:fldLock="1"/>
      </w:r>
      <w:r w:rsidR="002A069F">
        <w:instrText>ADDIN CSL_CITATION { "citationItems" : [ { "id" : "ITEM-1", "itemData" : { "DOI" : "10.1109/ICCSP.2012.6208394", "ISBN" : "978-1-4673-1622-4", "abstract" : "Diabetic Retinopathy is a major cause of blindness. It is mainly due to the development of abnormal new blood vessels in the retina. In this approach, we proposed an efficient method to detect the abnormal new blood vessels. The retinal images are pre-processed using Adaptive Histogram Equalization (AHE) and the blood vessels are enhanced by applying Top-hat and Bottom-hat transforms. The enhanced image is segmented using Fuzzy C Means Clustering (FCM) technique. Features based on shape, brightness, position and contrast are extracted from the segmented image and classified as normal or abnormal using K Nearest Neighbour (KNN) Classifier. The performance was evaluated on DRIVE and MESSIDOR database and an accuracy of 96.5% was obtained.", "author" : [ { "dropping-particle" : "", "family" : "Saranya", "given" : "K", "non-dropping-particle" : "", "parse-names" : false, "suffix" : "" }, { "dropping-particle" : "", "family" : "Ramasubramanian", "given" : "B", "non-dropping-particle" : "", "parse-names" : false, "suffix" : "" }, { "dropping-particle" : "", "family" : "Kaja Mohideen", "given" : "S", "non-dropping-particle" : "", "parse-names" : false, "suffix" : "" } ], "container-title" : "2012 International Conference on Communication and Signal Processing", "id" : "ITEM-1", "issued" : { "date-parts" : [ [ "2012" ] ] }, "page" : "57-61", "title" : "A novel approach for the detection of new vessels in the retinal images for screening diabetic retinopathy", "type" : "article-journal" }, "uris" : [ "http://www.mendeley.com/documents/?uuid=1bd80e61-bbeb-49a4-82f2-e6c6bb10df1e" ] } ], "mendeley" : { "formattedCitation" : "[64]", "plainTextFormattedCitation" : "[64]", "previouslyFormattedCitation" : "[63]" }, "properties" : { "noteIndex" : 0 }, "schema" : "https://github.com/citation-style-language/schema/raw/master/csl-citation.json" }</w:instrText>
      </w:r>
      <w:r>
        <w:fldChar w:fldCharType="separate"/>
      </w:r>
      <w:r w:rsidR="002A069F" w:rsidRPr="002A069F">
        <w:rPr>
          <w:noProof/>
        </w:rPr>
        <w:t>[64]</w:t>
      </w:r>
      <w:r>
        <w:fldChar w:fldCharType="end"/>
      </w:r>
      <w:r>
        <w:t xml:space="preserve"> proposed segmentation method using fuzzy C-means (FCM). FCM is an overlapping clustering algorithm, where each point in image may belong to two or more cluster with different degree of membership. Feature</w:t>
      </w:r>
      <w:r w:rsidR="009C0737">
        <w:t>s</w:t>
      </w:r>
      <w:r>
        <w:t xml:space="preserve"> with </w:t>
      </w:r>
      <w:r w:rsidR="009C0737">
        <w:t>high</w:t>
      </w:r>
      <w:r>
        <w:t xml:space="preserve"> similarity in </w:t>
      </w:r>
      <w:r w:rsidR="009C0737">
        <w:t xml:space="preserve">the </w:t>
      </w:r>
      <w:r>
        <w:t xml:space="preserve">image are grouped into the same cluster. The similarity is defined by the distance of the feature </w:t>
      </w:r>
      <w:r>
        <w:t>vector to cluster centers.</w:t>
      </w:r>
      <w:r w:rsidR="00041DC5">
        <w:t xml:space="preserve"> Fuzzy partitioning is carried out through an iterative optimization of the object fuction.</w:t>
      </w:r>
    </w:p>
    <w:p w14:paraId="1355C4B2" w14:textId="77777777" w:rsidR="000B7072" w:rsidRPr="006F3500" w:rsidRDefault="000B7072" w:rsidP="000B7072">
      <w:pPr>
        <w:pStyle w:val="Els-4thorder-head"/>
      </w:pPr>
      <w:r w:rsidRPr="006F3500">
        <w:t>Vessel tracing/ tracking</w:t>
      </w:r>
    </w:p>
    <w:p w14:paraId="5C67A9B8" w14:textId="5C6AD18C" w:rsidR="000B7072" w:rsidRDefault="000B7072" w:rsidP="000B7072">
      <w:pPr>
        <w:pStyle w:val="Els-body-text"/>
        <w:keepNext w:val="0"/>
        <w:widowControl w:val="0"/>
      </w:pPr>
      <w:r w:rsidRPr="00CE5522">
        <w:t>Vessel tracking method</w:t>
      </w:r>
      <w:r>
        <w:t xml:space="preserve"> </w:t>
      </w:r>
      <w:r w:rsidR="00F304DA">
        <w:t xml:space="preserve">separates vessel between two points </w:t>
      </w:r>
      <w:r>
        <w:t>using local transformation and work</w:t>
      </w:r>
      <w:r w:rsidR="00F304DA">
        <w:t>s only</w:t>
      </w:r>
      <w:r>
        <w:t xml:space="preserve"> in one point</w:t>
      </w:r>
      <w:r w:rsidR="00F304DA">
        <w:t>,</w:t>
      </w:r>
      <w:r>
        <w:t xml:space="preserve"> not all of the point</w:t>
      </w:r>
      <w:r w:rsidR="00F304DA">
        <w:t>s</w:t>
      </w:r>
      <w:r>
        <w:t xml:space="preserve">.  </w:t>
      </w:r>
      <w:r w:rsidRPr="006258B6">
        <w:t xml:space="preserve">Vessel tracking </w:t>
      </w:r>
      <w:r>
        <w:t>is one of</w:t>
      </w:r>
      <w:r w:rsidRPr="006258B6">
        <w:t xml:space="preserve"> </w:t>
      </w:r>
      <w:r>
        <w:t xml:space="preserve">segmentation algorithm </w:t>
      </w:r>
      <w:r w:rsidR="00F304DA">
        <w:t>which is frequently</w:t>
      </w:r>
      <w:r>
        <w:t xml:space="preserve"> used</w:t>
      </w:r>
      <w:r w:rsidRPr="006258B6">
        <w:t xml:space="preserve">. </w:t>
      </w:r>
      <w:r>
        <w:t xml:space="preserve">Basically, </w:t>
      </w:r>
      <w:r w:rsidRPr="00CE5522">
        <w:t xml:space="preserve">vessel tracking </w:t>
      </w:r>
      <w:r w:rsidRPr="00581093">
        <w:t xml:space="preserve">is </w:t>
      </w:r>
      <w:r w:rsidRPr="00CE5522">
        <w:t xml:space="preserve">principal curve projection </w:t>
      </w:r>
      <w:r w:rsidR="00F304DA">
        <w:t xml:space="preserve">algorithm, </w:t>
      </w:r>
      <w:r w:rsidR="00F304DA" w:rsidRPr="00F304DA">
        <w:rPr>
          <w:i/>
        </w:rPr>
        <w:t>e.g.</w:t>
      </w:r>
      <w:r w:rsidR="00F304DA">
        <w:t xml:space="preserve"> </w:t>
      </w:r>
      <w:r>
        <w:t>research conducted by</w:t>
      </w:r>
      <w:r w:rsidRPr="006258B6">
        <w:t xml:space="preserve"> </w:t>
      </w:r>
      <w:r>
        <w:t>Y</w:t>
      </w:r>
      <w:r w:rsidRPr="006258B6">
        <w:t xml:space="preserve">ou </w:t>
      </w:r>
      <w:r w:rsidRPr="00CE5522">
        <w:t>et al</w:t>
      </w:r>
      <w:r>
        <w:t xml:space="preserve">. </w:t>
      </w:r>
      <w:r>
        <w:fldChar w:fldCharType="begin" w:fldLock="1"/>
      </w:r>
      <w:r w:rsidR="002A069F">
        <w:instrText>ADDIN CSL_CITATION { "citationItems" : [ { "id" : "ITEM-1", "itemData" : { "DOI" : "10.1109/HISB.2011.39", "ISBN" : "9780769544076", "abstract" : "The extraction of retinal vessels plays an important role in the diagnosis and study of retinal diseases, such as Age-related Macular Degeneration (AMD), Diabetic Retinopathy, Retinopathy of Prematurity (ROP). Vessel diameters, tortuosity, branch lengths, angles, and bifurcations are essential to diagnosing these diseases. However, this is a challenging task due to high noise levels, the low contrast of thin vessels to the background, non-uniform illumination, and the central light reflex. Our goal here is to develop a framework to accurately segment the retinal vessels as a preprocessing step for the feature extraction of the vessels towards the future disease diagnosis. In this paper, we present a principal curve based retinal vessel segmentation approach to achieve this goal. We first use the isotropic Gaussian kernel Frangi filter to enhance the retinal vessels and measure the diameters of them. A multiscale principal curve projection and tracing algorithm is then proposed to identify the centerlines of the vessels in the output image of the Franfi filter using the underlying kernel smoothing interpolation of the intensities. The estimated vessel radius from the Frangi filter are used as the bandwidth of the kernel interpolation in the principal curve projection and tracing step. The vessel features toward diagnosing and analyzing the diseases can be extracted from our segmentation results. The presented approach is implemented on a publicly available DRIVE database 16.", "author" : [ { "dropping-particle" : "", "family" : "You", "given" : "S.", "non-dropping-particle" : "", "parse-names" : false, "suffix" : "" }, { "dropping-particle" : "", "family" : "Bas", "given" : "E.", "non-dropping-particle" : "", "parse-names" : false, "suffix" : "" }, { "dropping-particle" : "", "family" : "Erdogmus", "given" : "D.", "non-dropping-particle" : "", "parse-names" : false, "suffix" : "" }, { "dropping-particle" : "", "family" : "Kalpathy-Cramer", "given" : "J.", "non-dropping-particle" : "", "parse-names" : false, "suffix" : "" } ], "container-title" : "Proceedings - 2011 1st IEEE International Conference on Healthcare Informatics, Imaging and Systems Biology, HISB 2011", "id" : "ITEM-1", "issued" : { "date-parts" : [ [ "2011" ] ] }, "page" : "331-337", "title" : "Principal curved based retinal vessel segmentation towards diagnosis of retinal diseases", "type" : "article-journal" }, "uris" : [ "http://www.mendeley.com/documents/?uuid=90868d5d-f665-48ab-a927-b77d647fd728", "http://www.mendeley.com/documents/?uuid=890dbcf7-e9d0-4224-af40-2fb25613087f" ] } ], "mendeley" : { "formattedCitation" : "[36]", "plainTextFormattedCitation" : "[36]", "previouslyFormattedCitation" : "[35]" }, "properties" : { "noteIndex" : 0 }, "schema" : "https://github.com/citation-style-language/schema/raw/master/csl-citation.json" }</w:instrText>
      </w:r>
      <w:r>
        <w:fldChar w:fldCharType="separate"/>
      </w:r>
      <w:r w:rsidR="002A069F" w:rsidRPr="002A069F">
        <w:rPr>
          <w:noProof/>
        </w:rPr>
        <w:t>[36]</w:t>
      </w:r>
      <w:r>
        <w:fldChar w:fldCharType="end"/>
      </w:r>
      <w:r>
        <w:t xml:space="preserve"> which used vessel </w:t>
      </w:r>
      <w:r w:rsidRPr="00CE5522">
        <w:t>tracking</w:t>
      </w:r>
      <w:r>
        <w:t xml:space="preserve"> method in segmenting vessel into three attributes of</w:t>
      </w:r>
      <w:r w:rsidR="00ED49E8">
        <w:t xml:space="preserve"> </w:t>
      </w:r>
      <w:r>
        <w:t xml:space="preserve">direction, width, and center point. </w:t>
      </w:r>
      <w:r w:rsidRPr="00581093">
        <w:t xml:space="preserve">The density distribution of the cross section of a blood vessel is estimated </w:t>
      </w:r>
      <w:r>
        <w:t xml:space="preserve">by </w:t>
      </w:r>
      <w:r w:rsidRPr="00581093">
        <w:t xml:space="preserve">using a Gaussian shaped function. Individual segments are identified </w:t>
      </w:r>
      <w:r>
        <w:t xml:space="preserve">by </w:t>
      </w:r>
      <w:r w:rsidRPr="00581093">
        <w:t>using a search procedure,</w:t>
      </w:r>
      <w:r>
        <w:t xml:space="preserve"> which kept track of the center</w:t>
      </w:r>
      <w:r w:rsidRPr="00581093">
        <w:t xml:space="preserve"> of the vessel and makes some decisions about the future path of the vessel based on certain vessel properties.</w:t>
      </w:r>
      <w:r w:rsidRPr="00BB5254">
        <w:t xml:space="preserve"> </w:t>
      </w:r>
      <w:r w:rsidRPr="00581093">
        <w:t>However, the vessel-tracking method requires a user intervention and may be confused by vessel crossing and bifurcations</w:t>
      </w:r>
      <w:r>
        <w:t>.</w:t>
      </w:r>
      <w:r w:rsidRPr="00BB5254">
        <w:t xml:space="preserve"> </w:t>
      </w:r>
      <w:r w:rsidRPr="005F5855">
        <w:t xml:space="preserve">To deal with the problem of the central light reflex area in the tracking method, the vessel </w:t>
      </w:r>
      <w:r w:rsidR="00ED49E8">
        <w:t>intensity profiles can be model</w:t>
      </w:r>
      <w:r w:rsidRPr="005F5855">
        <w:t>ed as twin Gaussian functions, and a new method in which the tracking process started from the circumference of the optic disc and applied a Kalman filter as the base to estimate the next search location.</w:t>
      </w:r>
      <w:r>
        <w:t xml:space="preserve"> It </w:t>
      </w:r>
      <w:r w:rsidR="00ED49E8">
        <w:t xml:space="preserve">was </w:t>
      </w:r>
      <w:r>
        <w:t xml:space="preserve">developed by Chutatape et al. </w:t>
      </w:r>
      <w:r>
        <w:fldChar w:fldCharType="begin" w:fldLock="1"/>
      </w:r>
      <w:r w:rsidR="002A069F">
        <w:instrText>ADDIN CSL_CITATION { "citationItems" : [ { "id" : "ITEM-1", "itemData" : { "DOI" : "10.1109/IEMBS.1998.746160", "ISBN" : "0-7803-5164-9", "ISSN" : "1094-687X", "abstract" : "Detection and tracking algorithms of the blood vessel network in the retinal images are proposed. Two main groups of algorithms are employed for this task, i.e., scanning and tracking. According to the known blood vessel feature, a second-order derivative Gaussian matched filter is designed and used to locate the center point and width of a vessel in its cross sectional profile. Together with this the extended Kalman filter is employed for the optimal linear estimation of the next possible location of blood vessel segment by appropriate formulation of its pattern changing process and observation model. To check the bifurcation in the vessel network, a simple branching detection strategy is implemented during tracking. The proposed algorithms all work well in the whole tracking process and can detect more complete vessel network in the ocular fundus photographs", "author" : [ { "dropping-particle" : "", "family" : "Chutatape", "given" : "O.", "non-dropping-particle" : "", "parse-names" : false, "suffix" : "" }, { "dropping-particle" : "", "family" : "Zheng", "given" : "Liu Zheng Liu", "non-dropping-particle" : "", "parse-names" : false, "suffix" : "" }, { "dropping-particle" : "", "family" : "Krishnan", "given" : "S.M.", "non-dropping-particle" : "", "parse-names" : false, "suffix" : "" } ], "container-title" : "Proceedings of the 20th Annual International Conference of the IEEE Engineering in Medicine and Biology Society. Vol.20 Biomedical Engineering Towards the Year 2000 and Beyond (Cat. No.98CH36286)", "id" : "ITEM-1", "issue" : "6", "issued" : { "date-parts" : [ [ "1998" ] ] }, "page" : "44-49", "title" : "Retinal blood vessel detection and tracking by matched Gaussian and Kalman filters", "type" : "article-journal", "volume" : "6" }, "uris" : [ "http://www.mendeley.com/documents/?uuid=5b81f54b-951e-4148-b856-08b41ddc3cc8", "http://www.mendeley.com/documents/?uuid=496b820a-b167-4453-bfc6-c0aafcce31f8" ] } ], "mendeley" : { "formattedCitation" : "[66]", "plainTextFormattedCitation" : "[66]", "previouslyFormattedCitation" : "[65]" }, "properties" : { "noteIndex" : 0 }, "schema" : "https://github.com/citation-style-language/schema/raw/master/csl-citation.json" }</w:instrText>
      </w:r>
      <w:r>
        <w:fldChar w:fldCharType="separate"/>
      </w:r>
      <w:r w:rsidR="002A069F" w:rsidRPr="002A069F">
        <w:rPr>
          <w:noProof/>
        </w:rPr>
        <w:t>[66]</w:t>
      </w:r>
      <w:r>
        <w:fldChar w:fldCharType="end"/>
      </w:r>
      <w:r>
        <w:t xml:space="preserve"> that proposed tracking method with Gaussian and Kalman </w:t>
      </w:r>
      <w:r w:rsidRPr="00CE5522">
        <w:t>filter</w:t>
      </w:r>
      <w:r>
        <w:t xml:space="preserve"> to detection retinal vessel in retinal images. Gaussian </w:t>
      </w:r>
      <w:r w:rsidRPr="00CE5522">
        <w:t>matched</w:t>
      </w:r>
      <w:r>
        <w:t xml:space="preserve"> </w:t>
      </w:r>
      <w:r w:rsidRPr="00CE5522">
        <w:t>filter</w:t>
      </w:r>
      <w:r>
        <w:t xml:space="preserve"> used for estimating the center point of vessel and Kalman </w:t>
      </w:r>
      <w:r w:rsidRPr="00CE5522">
        <w:t>filter</w:t>
      </w:r>
      <w:r w:rsidR="00ED49E8">
        <w:t xml:space="preserve"> used </w:t>
      </w:r>
      <w:r>
        <w:t xml:space="preserve">for estimating location next vessel segment. </w:t>
      </w:r>
      <w:r w:rsidR="00ED49E8">
        <w:t>Thus,</w:t>
      </w:r>
      <w:r>
        <w:t xml:space="preserve"> Delibasis et al. </w:t>
      </w:r>
      <w:r>
        <w:fldChar w:fldCharType="begin" w:fldLock="1"/>
      </w:r>
      <w:r w:rsidR="002A069F">
        <w:instrText>ADDIN CSL_CITATION { "citationItems" : [ { "id" : "ITEM-1", "itemData" : { "author" : [ { "dropping-particle" : "", "family" : "Delibasis", "given" : "K.K", "non-dropping-particle" : "", "parse-names" : false, "suffix" : "" }, { "dropping-particle" : "", "family" : "Kechriniotis", "given" : "A.I", "non-dropping-particle" : "", "parse-names" : false, "suffix" : "" }, { "dropping-particle" : "", "family" : "Tsonos", "given" : "C", "non-dropping-particle" : "", "parse-names" : false, "suffix" : "" }, { "dropping-particle" : "", "family" : "Assimakis", "given" : "N", "non-dropping-particle" : "", "parse-names" : false, "suffix" : "" } ], "container-title" : "Computer Methods and Programs in Biomedicine 100", "id" : "ITEM-1", "issued" : { "date-parts" : [ [ "2010" ] ] }, "page" : "108\u2013122", "title" : "Automatic model-based tracing algorithm for vessel segmentation and diameter estimation", "type" : "article-journal" }, "uris" : [ "http://www.mendeley.com/documents/?uuid=46f2e3be-e6e1-49b2-80b4-5ba411ef9898", "http://www.mendeley.com/documents/?uuid=69e71153-727f-494d-8ae1-5ba075ffb424" ] } ], "mendeley" : { "formattedCitation" : "[67]", "plainTextFormattedCitation" : "[67]", "previouslyFormattedCitation" : "[66]" }, "properties" : { "noteIndex" : 0 }, "schema" : "https://github.com/citation-style-language/schema/raw/master/csl-citation.json" }</w:instrText>
      </w:r>
      <w:r>
        <w:fldChar w:fldCharType="separate"/>
      </w:r>
      <w:r w:rsidR="002A069F" w:rsidRPr="002A069F">
        <w:rPr>
          <w:noProof/>
        </w:rPr>
        <w:t>[67]</w:t>
      </w:r>
      <w:r>
        <w:fldChar w:fldCharType="end"/>
      </w:r>
      <w:r>
        <w:t xml:space="preserve"> proposed automatic </w:t>
      </w:r>
      <w:r w:rsidRPr="00CE5522">
        <w:t>tracing model</w:t>
      </w:r>
      <w:r>
        <w:t xml:space="preserve"> to segment and estimate </w:t>
      </w:r>
      <w:r w:rsidR="00ED49E8">
        <w:t xml:space="preserve">the </w:t>
      </w:r>
      <w:r>
        <w:t xml:space="preserve">vessel. The algorithm is used vessel </w:t>
      </w:r>
      <w:r w:rsidRPr="00CE5522">
        <w:t>parametric</w:t>
      </w:r>
      <w:r>
        <w:t xml:space="preserve"> model. This model describe line as definition of parameter. MoM (</w:t>
      </w:r>
      <w:r w:rsidRPr="00CE5522">
        <w:t>measure of match</w:t>
      </w:r>
      <w:r>
        <w:t xml:space="preserve">) is used to calculate the similarity between model and image. Pixel initialization for tracking vessel is realized by using </w:t>
      </w:r>
      <w:r w:rsidRPr="00ED49E8">
        <w:rPr>
          <w:i/>
        </w:rPr>
        <w:t>multiscale vesselness filter</w:t>
      </w:r>
      <w:r>
        <w:t xml:space="preserve"> and divide the binary </w:t>
      </w:r>
      <w:r w:rsidRPr="00CE5522">
        <w:t xml:space="preserve">output </w:t>
      </w:r>
      <w:r>
        <w:t xml:space="preserve">and choose which pixel with null value as seed. Vessel tracking is obtained from the best stripe identification which </w:t>
      </w:r>
      <w:r w:rsidR="00ED49E8">
        <w:t xml:space="preserve">is </w:t>
      </w:r>
      <w:r>
        <w:t>match</w:t>
      </w:r>
      <w:r w:rsidR="00ED49E8">
        <w:t>ed</w:t>
      </w:r>
      <w:r>
        <w:t xml:space="preserve"> with </w:t>
      </w:r>
      <w:r w:rsidR="00ED49E8">
        <w:t xml:space="preserve">the </w:t>
      </w:r>
      <w:r>
        <w:t xml:space="preserve">vessel by using the </w:t>
      </w:r>
      <w:r w:rsidRPr="00CE5522">
        <w:t>seed point, strip orientation</w:t>
      </w:r>
      <w:r w:rsidRPr="00611DC3">
        <w:t xml:space="preserve">, </w:t>
      </w:r>
      <w:r>
        <w:t>size of stripe and</w:t>
      </w:r>
      <w:r w:rsidRPr="00611DC3">
        <w:t xml:space="preserve"> MoM</w:t>
      </w:r>
      <w:r>
        <w:t>. The new research of tracking method is tracing of retinal blood vessel through edge informati</w:t>
      </w:r>
      <w:r w:rsidR="00ED49E8">
        <w:t>o</w:t>
      </w:r>
      <w:r>
        <w:t xml:space="preserve">n by Khadijah et al. </w:t>
      </w:r>
      <w:r>
        <w:fldChar w:fldCharType="begin" w:fldLock="1"/>
      </w:r>
      <w:r w:rsidR="002A069F">
        <w:instrText>ADDIN CSL_CITATION { "citationItems" : [ { "id" : "ITEM-1", "itemData" : { "ISBN" : "9781479956869", "author" : [ { "dropping-particle" : "", "family" : "Khadijah", "given" : "Siti", "non-dropping-particle" : "", "parse-names" : false, "suffix" : "" }, { "dropping-particle" : "", "family" : "Zaki", "given" : "Mohd", "non-dropping-particle" : "", "parse-names" : false, "suffix" : "" }, { "dropping-particle" : "", "family" : "Zulkifley", "given" : "Mohd Asyraf", "non-dropping-particle" : "", "parse-names" : false, "suffix" : "" }, { "dropping-particle" : "", "family" : "Nazari", "given" : "Ain", "non-dropping-particle" : "", "parse-names" : false, "suffix" : "" } ], "id" : "ITEM-1", "issue" : "November", "issued" : { "date-parts" : [ [ "2014" ] ] }, "page" : "28-30", "title" : "Tracing of retinal blood vessels through edge information", "type" : "article-journal" }, "uris" : [ "http://www.mendeley.com/documents/?uuid=2c5feff5-962d-4605-b94a-596907a0ca5c", "http://www.mendeley.com/documents/?uuid=fa61d633-0940-4388-ab54-db04b80abe98" ] } ], "mendeley" : { "formattedCitation" : "[68]", "plainTextFormattedCitation" : "[68]", "previouslyFormattedCitation" : "[67]" }, "properties" : { "noteIndex" : 0 }, "schema" : "https://github.com/citation-style-language/schema/raw/master/csl-citation.json" }</w:instrText>
      </w:r>
      <w:r>
        <w:fldChar w:fldCharType="separate"/>
      </w:r>
      <w:r w:rsidR="002A069F" w:rsidRPr="002A069F">
        <w:rPr>
          <w:noProof/>
        </w:rPr>
        <w:t>[68]</w:t>
      </w:r>
      <w:r>
        <w:fldChar w:fldCharType="end"/>
      </w:r>
      <w:r>
        <w:t xml:space="preserve"> that improved algorithm for tracking vessel. This method can be </w:t>
      </w:r>
      <w:r w:rsidR="00ED49E8">
        <w:t xml:space="preserve">the </w:t>
      </w:r>
      <w:r>
        <w:t xml:space="preserve">basic for </w:t>
      </w:r>
      <w:r w:rsidR="00ED49E8">
        <w:t xml:space="preserve">an </w:t>
      </w:r>
      <w:r>
        <w:t>automated detection disease such as stroke and diabetic.</w:t>
      </w:r>
    </w:p>
    <w:p w14:paraId="0FE6D582" w14:textId="77777777" w:rsidR="000B7072" w:rsidRPr="00110108" w:rsidRDefault="000B7072" w:rsidP="000B7072">
      <w:pPr>
        <w:pStyle w:val="Els-2ndorder-head"/>
        <w:keepNext w:val="0"/>
        <w:widowControl w:val="0"/>
        <w:ind w:hanging="284"/>
      </w:pPr>
      <w:r w:rsidRPr="00CE5522">
        <w:t>Post</w:t>
      </w:r>
      <w:r>
        <w:t>-</w:t>
      </w:r>
      <w:r w:rsidRPr="00CE5522">
        <w:t>processing</w:t>
      </w:r>
    </w:p>
    <w:p w14:paraId="259991A7" w14:textId="3A8CECEC" w:rsidR="000B7072" w:rsidRPr="00AC5862" w:rsidRDefault="000B7072" w:rsidP="000B7072">
      <w:pPr>
        <w:pStyle w:val="Els-body-text"/>
        <w:keepNext w:val="0"/>
        <w:widowControl w:val="0"/>
      </w:pPr>
      <w:r w:rsidRPr="00CE5522">
        <w:tab/>
        <w:t>Post</w:t>
      </w:r>
      <w:r>
        <w:t>-</w:t>
      </w:r>
      <w:r w:rsidRPr="00CE5522">
        <w:t xml:space="preserve">processing </w:t>
      </w:r>
      <w:r>
        <w:t>is the final process in the research</w:t>
      </w:r>
      <w:r w:rsidRPr="00E0662E">
        <w:t xml:space="preserve">. </w:t>
      </w:r>
      <w:r w:rsidR="00ED49E8">
        <w:t>This process aims to increase</w:t>
      </w:r>
      <w:r w:rsidRPr="00E0662E">
        <w:t xml:space="preserve">, </w:t>
      </w:r>
      <w:r w:rsidR="00ED49E8">
        <w:t>sharpen,</w:t>
      </w:r>
      <w:r w:rsidRPr="00E0662E">
        <w:t xml:space="preserve"> </w:t>
      </w:r>
      <w:r w:rsidR="00ED49E8">
        <w:t>and correct</w:t>
      </w:r>
      <w:r>
        <w:t xml:space="preserve"> the segmentation process result</w:t>
      </w:r>
      <w:r w:rsidR="00ED49E8">
        <w:t>s</w:t>
      </w:r>
      <w:r w:rsidRPr="00E0662E">
        <w:t xml:space="preserve">. </w:t>
      </w:r>
      <w:r>
        <w:t>Post-processing make</w:t>
      </w:r>
      <w:r w:rsidR="00ED49E8">
        <w:t>s</w:t>
      </w:r>
      <w:r>
        <w:t xml:space="preserve"> </w:t>
      </w:r>
      <w:r w:rsidR="00531E01">
        <w:t>a better</w:t>
      </w:r>
      <w:r>
        <w:t xml:space="preserve"> result of detection and segmentation</w:t>
      </w:r>
      <w:r w:rsidRPr="00E0662E">
        <w:t>.</w:t>
      </w:r>
      <w:r>
        <w:t xml:space="preserve"> </w:t>
      </w:r>
      <w:r w:rsidR="00ED49E8">
        <w:t>The p</w:t>
      </w:r>
      <w:r w:rsidRPr="00CE5522">
        <w:t>ost</w:t>
      </w:r>
      <w:r>
        <w:t>-</w:t>
      </w:r>
      <w:r w:rsidRPr="00CE5522">
        <w:t>processing</w:t>
      </w:r>
      <w:r>
        <w:t xml:space="preserve"> can also remove unnecessary region and focus to the vessel </w:t>
      </w:r>
      <w:r>
        <w:fldChar w:fldCharType="begin" w:fldLock="1"/>
      </w:r>
      <w:r w:rsidR="002A069F">
        <w:instrText>ADDIN CSL_CITATION { "citationItems" : [ { "id" : "ITEM-1", "itemData" : { "ISBN" : "9781479953646", "author" : [ { "dropping-particle" : "", "family" : "Singh", "given" : "Dalwinder", "non-dropping-particle" : "", "parse-names" : false, "suffix" : "" } ], "id" : "ITEM-1", "issued" : { "date-parts" : [ [ "2014" ] ] }, "title" : "A new morphology based approach for blood vessel segmentation in retinal images", "type" : "article-journal" }, "uris" : [ "http://www.mendeley.com/documents/?uuid=e014c99d-8e5b-4a30-bf6f-0112d14d7454" ] } ], "mendeley" : { "formattedCitation" : "[61]", "plainTextFormattedCitation" : "[61]", "previouslyFormattedCitation" : "[60]" }, "properties" : { "noteIndex" : 0 }, "schema" : "https://github.com/citation-style-language/schema/raw/master/csl-citation.json" }</w:instrText>
      </w:r>
      <w:r>
        <w:fldChar w:fldCharType="separate"/>
      </w:r>
      <w:r w:rsidR="002A069F" w:rsidRPr="002A069F">
        <w:rPr>
          <w:noProof/>
        </w:rPr>
        <w:t>[61]</w:t>
      </w:r>
      <w:r>
        <w:fldChar w:fldCharType="end"/>
      </w:r>
    </w:p>
    <w:p w14:paraId="0F757AB4" w14:textId="05C023E7" w:rsidR="000B7072" w:rsidRDefault="000B7072" w:rsidP="000B7072">
      <w:pPr>
        <w:pStyle w:val="Els-body-text"/>
        <w:keepNext w:val="0"/>
        <w:widowControl w:val="0"/>
      </w:pPr>
      <w:r>
        <w:t xml:space="preserve">Some </w:t>
      </w:r>
      <w:r w:rsidRPr="00CE5522">
        <w:t>post</w:t>
      </w:r>
      <w:r>
        <w:t>-</w:t>
      </w:r>
      <w:r w:rsidRPr="00CE5522">
        <w:t xml:space="preserve">processing </w:t>
      </w:r>
      <w:r>
        <w:t>techniques</w:t>
      </w:r>
      <w:r w:rsidRPr="00CE5522">
        <w:t xml:space="preserve"> </w:t>
      </w:r>
      <w:r>
        <w:t xml:space="preserve">are implemented to increase the accuracy of segmentation </w:t>
      </w:r>
      <w:r>
        <w:fldChar w:fldCharType="begin" w:fldLock="1"/>
      </w:r>
      <w:r>
        <w:instrText>ADDIN CSL_CITATION { "citationItems" : [ { "id" : "ITEM-1", "itemData" : { "DOI" : "10.1016/j.eswa.2011.12.046", "ISBN" : "0957-4174", "ISSN" : "09574174", "abstract" : "Automated segmentation of blood vessels in retinal images can help ophthalmologists screen larger populations for vessel abnormalities. However, automated vessel extraction is difficult due to the fact that the width of retinal vessels can vary from very large to very small, and that the local contrast of vessels is unstable. Further, the small vessels are overwhelmed by Gaussian-like noises. Therefore the accurate segmentation and width estimation of small vessels are very challenging. In this paper, we propose a simple and efficient multiscale vessel extraction scheme by multiplying the responses of matched filters at three scales. Since the vessel structures will have relatively strong responses to the matched filters at different scales but the background noises will not, scale production could further enhance vessels while suppressing noise. After appropriate selection of scale parameters and appropriate normalization of filter responses, the filter responses are then extracted and fused in the scale production domain. The experimental results demonstrate that the proposed method works well for accurately segmenting vessels with good width estimation. ?? 2012 Elsevier Ltd. All rights reserved.", "author" : [ { "dropping-particle" : "", "family" : "Li", "given" : "Qin", "non-dropping-particle" : "", "parse-names" : false, "suffix" : "" }, { "dropping-particle" : "", "family" : "You", "given" : "Jane", "non-dropping-particle" : "", "parse-names" : false, "suffix" : "" }, { "dropping-particle" : "", "family" : "Zhang", "given" : "David", "non-dropping-particle" : "", "parse-names" : false, "suffix" : "" } ], "container-title" : "Expert Systems with Applications", "id" : "ITEM-1", "issue" : "9", "issued" : { "date-parts" : [ [ "2012" ] ] }, "page" : "7600-7610", "publisher" : "Elsevier Ltd", "title" : "Vessel segmentation and width estimation in retinal images using multiscale production of matched filter responses", "type" : "article-journal", "volume" : "39" }, "uris" : [ "http://www.mendeley.com/documents/?uuid=7a4a4b22-8bf3-4e84-a9aa-431103ad11ba" ] } ], "mendeley" : { "formattedCitation" : "[26]", "plainTextFormattedCitation" : "[26]", "previouslyFormattedCitation" : "[26]" }, "properties" : { "noteIndex" : 0 }, "schema" : "https://github.com/citation-style-language/schema/raw/master/csl-citation.json" }</w:instrText>
      </w:r>
      <w:r>
        <w:fldChar w:fldCharType="separate"/>
      </w:r>
      <w:r w:rsidRPr="004432DF">
        <w:rPr>
          <w:noProof/>
        </w:rPr>
        <w:t>[26]</w:t>
      </w:r>
      <w:r>
        <w:fldChar w:fldCharType="end"/>
      </w:r>
      <w:r>
        <w:t>. The</w:t>
      </w:r>
      <w:r w:rsidRPr="00E0662E">
        <w:t xml:space="preserve"> </w:t>
      </w:r>
      <w:r>
        <w:t>segmented</w:t>
      </w:r>
      <w:r w:rsidRPr="00E0662E">
        <w:t xml:space="preserve"> </w:t>
      </w:r>
      <w:r>
        <w:t xml:space="preserve">image then convolved with 3x3 median filter to reduce salt and pepper noise. Length filtering along with some morphological operators are used to remove isolated pixel </w:t>
      </w:r>
      <w:r w:rsidRPr="00E0662E">
        <w:fldChar w:fldCharType="begin" w:fldLock="1"/>
      </w:r>
      <w:r w:rsidR="002A069F">
        <w:instrText>ADDIN CSL_CITATION { "citationItems" : [ { "id" : "ITEM-1", "itemData" : { "DOI" : "10.1109/ICCIC.2013.6724116", "ISBN" : "9781479915972", "author" : [ { "dropping-particle" : "", "family" : "Patankar", "given" : "Sanika S.", "non-dropping-particle" : "", "parse-names" : false, "suffix" : "" }, { "dropping-particle" : "", "family" : "Mone", "given" : "Aboli R.", "non-dropping-particle" : "", "parse-names" : false, "suffix" : "" }, { "dropping-particle" : "V.", "family" : "Kulkarni", "given" : "Jayant", "non-dropping-particle" : "", "parse-names" : false, "suffix" : "" } ], "container-title" : "2013 IEEE International Conference on Computational Intelligence and Computing Research, IEEE ICCIC 2013", "id" : "ITEM-1", "issued" : { "date-parts" : [ [ "2013" ] ] }, "title" : "Gradient features and optimal thresholding for retinal blood vessel segmentation", "type" : "article-journal" }, "uris" : [ "http://www.mendeley.com/documents/?uuid=4b595861-1bc2-48e6-8f2b-377c137e4c7e" ] } ], "mendeley" : { "formattedCitation" : "[69]", "plainTextFormattedCitation" : "[69]", "previouslyFormattedCitation" : "[68]" }, "properties" : { "noteIndex" : 0 }, "schema" : "https://github.com/citation-style-language/schema/raw/master/csl-citation.json" }</w:instrText>
      </w:r>
      <w:r w:rsidRPr="00E0662E">
        <w:fldChar w:fldCharType="separate"/>
      </w:r>
      <w:r w:rsidR="002A069F" w:rsidRPr="002A069F">
        <w:rPr>
          <w:noProof/>
        </w:rPr>
        <w:t>[69]</w:t>
      </w:r>
      <w:r w:rsidRPr="00E0662E">
        <w:fldChar w:fldCharType="end"/>
      </w:r>
      <w:r>
        <w:t xml:space="preserve"> and X</w:t>
      </w:r>
      <w:r w:rsidRPr="00E0662E">
        <w:t xml:space="preserve">iao </w:t>
      </w:r>
      <w:r w:rsidRPr="00CE5522">
        <w:t>et al</w:t>
      </w:r>
      <w:r>
        <w:t xml:space="preserve">. </w:t>
      </w:r>
      <w:r w:rsidRPr="00E0662E">
        <w:fldChar w:fldCharType="begin" w:fldLock="1"/>
      </w:r>
      <w:r w:rsidR="002A069F">
        <w:instrText>ADDIN CSL_CITATION { "citationItems" : [ { "id" : "ITEM-1", "itemData" : { "DOI" : "10.1016/j.patcog.2014.01.006", "ISSN" : "00313203", "abstract" : "Retinal vessels play an important role in the diagnostic procedure of retinopathy. Accurate segmentation of retinal vessels is crucial for pathological analysis. In this paper, we propose a new retinal vessel segmentation method based on level set and region growing. Firstly, a retinal vessel image is preprocessed by the contrast-limited adaptive histogram equalization and a 2D Gabor wavelet to enhance the vessels. Then, an anisotropic diffusion filter is used to smooth the image and preserve vessel boundaries. Finally, the region growing method and a region-based active contour model with level set implementation are applied to extract retinal vessels, and their results are combined to achieve the final segmentation. Comparisons are conducted on the publicly available DRIVE and STARE databases using three different measurements. Experimental results show that the proposed method reaches an average accuracy of 94.77% on the DRIVE database and 95.09% on the STARE database. \u00a9 2014 Elsevier Ltd. All rights reserved.", "author" : [ { "dropping-particle" : "", "family" : "Qian Zhao", "given" : "Yu", "non-dropping-particle" : "", "parse-names" : false, "suffix" : "" }, { "dropping-particle" : "", "family" : "Hong Wang", "given" : "Xiao", "non-dropping-particle" : "", "parse-names" : false, "suffix" : "" }, { "dropping-particle" : "", "family" : "Fang Wang", "given" : "Xiao", "non-dropping-particle" : "", "parse-names" : false, "suffix" : "" }, { "dropping-particle" : "", "family" : "Shih", "given" : "Frank Y.", "non-dropping-particle" : "", "parse-names" : false, "suffix" : "" } ], "container-title" : "Pattern Recognition", "id" : "ITEM-1", "issue" : "7", "issued" : { "date-parts" : [ [ "2014" ] ] }, "page" : "2437-2446", "publisher" : "Elsevier", "title" : "Retinal vessels segmentation based on level set and region growing", "type" : "article-journal", "volume" : "47" }, "uris" : [ "http://www.mendeley.com/documents/?uuid=4d794f7d-6f99-41a8-af87-52bc328684f0" ] } ], "mendeley" : { "formattedCitation" : "[56]", "plainTextFormattedCitation" : "[56]", "previouslyFormattedCitation" : "[55]" }, "properties" : { "noteIndex" : 0 }, "schema" : "https://github.com/citation-style-language/schema/raw/master/csl-citation.json" }</w:instrText>
      </w:r>
      <w:r w:rsidRPr="00E0662E">
        <w:fldChar w:fldCharType="separate"/>
      </w:r>
      <w:r w:rsidR="002A069F" w:rsidRPr="002A069F">
        <w:rPr>
          <w:noProof/>
        </w:rPr>
        <w:t>[56]</w:t>
      </w:r>
      <w:r w:rsidRPr="00E0662E">
        <w:fldChar w:fldCharType="end"/>
      </w:r>
      <w:r w:rsidRPr="00E0662E">
        <w:t xml:space="preserve"> </w:t>
      </w:r>
      <w:r>
        <w:t>proposed</w:t>
      </w:r>
      <w:r w:rsidRPr="00E0662E">
        <w:t xml:space="preserve"> </w:t>
      </w:r>
      <w:r>
        <w:t>two steps of</w:t>
      </w:r>
      <w:r w:rsidRPr="00E0662E">
        <w:t xml:space="preserve"> </w:t>
      </w:r>
      <w:r w:rsidRPr="00CE5522">
        <w:t>post</w:t>
      </w:r>
      <w:r>
        <w:t>-</w:t>
      </w:r>
      <w:r w:rsidRPr="00CE5522">
        <w:t>processing</w:t>
      </w:r>
      <w:r w:rsidRPr="00E0662E">
        <w:t xml:space="preserve"> </w:t>
      </w:r>
      <w:r>
        <w:t xml:space="preserve">from </w:t>
      </w:r>
      <w:r w:rsidR="00531E01">
        <w:t xml:space="preserve">the </w:t>
      </w:r>
      <w:r>
        <w:t>final segmentation result</w:t>
      </w:r>
      <w:r w:rsidRPr="00E0662E">
        <w:t xml:space="preserve">. </w:t>
      </w:r>
      <w:r w:rsidR="00F304DA">
        <w:t>The first step is</w:t>
      </w:r>
      <w:r w:rsidRPr="008F0EFA">
        <w:t xml:space="preserve"> combine</w:t>
      </w:r>
      <w:r>
        <w:t>d</w:t>
      </w:r>
      <w:r w:rsidRPr="008F0EFA">
        <w:t xml:space="preserve"> </w:t>
      </w:r>
      <w:r w:rsidR="00531E01">
        <w:t xml:space="preserve">with </w:t>
      </w:r>
      <w:r w:rsidRPr="008F0EFA">
        <w:t xml:space="preserve">different retinal vessel segmentation results </w:t>
      </w:r>
      <w:r>
        <w:t xml:space="preserve">which </w:t>
      </w:r>
      <w:r w:rsidRPr="008F0EFA">
        <w:t>derived from the level set m</w:t>
      </w:r>
      <w:r>
        <w:t>ethod and region growing. T</w:t>
      </w:r>
      <w:r w:rsidRPr="008F0EFA">
        <w:t xml:space="preserve">he second step is to remove </w:t>
      </w:r>
      <w:r w:rsidR="00531E01">
        <w:t>false detection of the</w:t>
      </w:r>
      <w:r w:rsidRPr="008F0EFA">
        <w:t xml:space="preserve"> isolated vessel pixels</w:t>
      </w:r>
      <w:r>
        <w:t xml:space="preserve">.   </w:t>
      </w:r>
    </w:p>
    <w:p w14:paraId="28F1065C" w14:textId="77777777" w:rsidR="000B7072" w:rsidRDefault="000B7072" w:rsidP="000B7072">
      <w:pPr>
        <w:pStyle w:val="Els-body-text"/>
        <w:keepNext w:val="0"/>
        <w:widowControl w:val="0"/>
        <w:sectPr w:rsidR="000B7072" w:rsidSect="00940D28">
          <w:headerReference w:type="default" r:id="rId11"/>
          <w:headerReference w:type="first" r:id="rId12"/>
          <w:type w:val="continuous"/>
          <w:pgSz w:w="11907" w:h="16839" w:code="9"/>
          <w:pgMar w:top="794" w:right="794" w:bottom="1134" w:left="794" w:header="720" w:footer="720" w:gutter="0"/>
          <w:cols w:num="2" w:space="284"/>
          <w:titlePg/>
          <w:docGrid w:linePitch="360"/>
        </w:sectPr>
      </w:pPr>
    </w:p>
    <w:tbl>
      <w:tblPr>
        <w:tblW w:w="105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5"/>
        <w:gridCol w:w="1725"/>
        <w:gridCol w:w="1756"/>
        <w:gridCol w:w="1792"/>
        <w:gridCol w:w="1795"/>
        <w:gridCol w:w="1753"/>
      </w:tblGrid>
      <w:tr w:rsidR="000B7072" w:rsidRPr="00BB7F06" w14:paraId="7859EC3E" w14:textId="77777777" w:rsidTr="00940D28">
        <w:tc>
          <w:tcPr>
            <w:tcW w:w="10526" w:type="dxa"/>
            <w:gridSpan w:val="6"/>
            <w:shd w:val="clear" w:color="auto" w:fill="E7E6E6"/>
          </w:tcPr>
          <w:p w14:paraId="418DCF63" w14:textId="77777777" w:rsidR="000B7072" w:rsidRPr="00BB7F06" w:rsidRDefault="000B7072" w:rsidP="00940D28">
            <w:pPr>
              <w:tabs>
                <w:tab w:val="left" w:pos="360"/>
              </w:tabs>
              <w:snapToGrid w:val="0"/>
              <w:jc w:val="center"/>
              <w:rPr>
                <w:rFonts w:ascii="Times New Roman" w:hAnsi="Times New Roman" w:cs="Times New Roman"/>
                <w:b/>
                <w:sz w:val="16"/>
                <w:szCs w:val="16"/>
                <w:highlight w:val="lightGray"/>
              </w:rPr>
            </w:pPr>
            <w:r w:rsidRPr="00BB7F06">
              <w:rPr>
                <w:rFonts w:ascii="Times New Roman" w:hAnsi="Times New Roman" w:cs="Times New Roman"/>
                <w:b/>
                <w:sz w:val="16"/>
                <w:szCs w:val="16"/>
              </w:rPr>
              <w:lastRenderedPageBreak/>
              <w:t>Morphological Method</w:t>
            </w:r>
          </w:p>
        </w:tc>
      </w:tr>
      <w:tr w:rsidR="000B7072" w:rsidRPr="00BB7F06" w14:paraId="4D04769D" w14:textId="77777777" w:rsidTr="00940D28">
        <w:tc>
          <w:tcPr>
            <w:tcW w:w="1705" w:type="dxa"/>
            <w:shd w:val="clear" w:color="auto" w:fill="E7E6E6"/>
          </w:tcPr>
          <w:p w14:paraId="2CC8FA37"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Paper</w:t>
            </w:r>
          </w:p>
        </w:tc>
        <w:tc>
          <w:tcPr>
            <w:tcW w:w="1725" w:type="dxa"/>
            <w:shd w:val="clear" w:color="auto" w:fill="E7E6E6"/>
          </w:tcPr>
          <w:p w14:paraId="3533D4D7"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Year</w:t>
            </w:r>
          </w:p>
        </w:tc>
        <w:tc>
          <w:tcPr>
            <w:tcW w:w="1756" w:type="dxa"/>
            <w:shd w:val="clear" w:color="auto" w:fill="E7E6E6"/>
          </w:tcPr>
          <w:p w14:paraId="2079132D"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Database</w:t>
            </w:r>
          </w:p>
        </w:tc>
        <w:tc>
          <w:tcPr>
            <w:tcW w:w="1792" w:type="dxa"/>
            <w:shd w:val="clear" w:color="auto" w:fill="E7E6E6"/>
          </w:tcPr>
          <w:p w14:paraId="5FE15B5F"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Sensitivity</w:t>
            </w:r>
          </w:p>
        </w:tc>
        <w:tc>
          <w:tcPr>
            <w:tcW w:w="1795" w:type="dxa"/>
            <w:shd w:val="clear" w:color="auto" w:fill="E7E6E6"/>
          </w:tcPr>
          <w:p w14:paraId="637B23ED"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Specificity</w:t>
            </w:r>
          </w:p>
        </w:tc>
        <w:tc>
          <w:tcPr>
            <w:tcW w:w="1753" w:type="dxa"/>
            <w:shd w:val="clear" w:color="auto" w:fill="E7E6E6"/>
          </w:tcPr>
          <w:p w14:paraId="061E21D4"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Accuracy</w:t>
            </w:r>
          </w:p>
        </w:tc>
      </w:tr>
      <w:tr w:rsidR="000B7072" w:rsidRPr="00BB7F06" w14:paraId="5E7DB475" w14:textId="77777777" w:rsidTr="00940D28">
        <w:tc>
          <w:tcPr>
            <w:tcW w:w="1705" w:type="dxa"/>
            <w:shd w:val="clear" w:color="auto" w:fill="auto"/>
          </w:tcPr>
          <w:p w14:paraId="3F475281" w14:textId="2B559767" w:rsidR="000B7072" w:rsidRPr="00BB7F06" w:rsidRDefault="000B7072" w:rsidP="00940D28">
            <w:pPr>
              <w:tabs>
                <w:tab w:val="left" w:pos="360"/>
              </w:tabs>
              <w:snapToGrid w:val="0"/>
              <w:rPr>
                <w:rFonts w:ascii="Times New Roman" w:hAnsi="Times New Roman" w:cs="Times New Roman"/>
                <w:sz w:val="16"/>
                <w:szCs w:val="16"/>
              </w:rPr>
            </w:pPr>
            <w:r w:rsidRPr="00BB7F06">
              <w:rPr>
                <w:rFonts w:ascii="Times New Roman" w:hAnsi="Times New Roman" w:cs="Times New Roman"/>
                <w:sz w:val="16"/>
                <w:szCs w:val="16"/>
              </w:rPr>
              <w:t xml:space="preserve">Zana et al. </w:t>
            </w:r>
            <w:r>
              <w:rPr>
                <w:rFonts w:ascii="Times New Roman" w:hAnsi="Times New Roman" w:cs="Times New Roman"/>
                <w:sz w:val="16"/>
                <w:szCs w:val="16"/>
              </w:rPr>
              <w:fldChar w:fldCharType="begin" w:fldLock="1"/>
            </w:r>
            <w:r w:rsidR="002A069F">
              <w:rPr>
                <w:rFonts w:ascii="Times New Roman" w:hAnsi="Times New Roman" w:cs="Times New Roman"/>
                <w:sz w:val="16"/>
                <w:szCs w:val="16"/>
              </w:rPr>
              <w:instrText>ADDIN CSL_CITATION { "citationItems" : [ { "id" : "ITEM-1", "itemData" : { "author" : [ { "dropping-particle" : "", "family" : "Zana", "given" : "F", "non-dropping-particle" : "", "parse-names" : false, "suffix" : "" }, { "dropping-particle" : "", "family" : "Klein", "given" : "Jean Claude", "non-dropping-particle" : "", "parse-names" : false, "suffix" : "" } ], "container-title" : "IEEE Transactions on Medical Imaging 18", "id" : "ITEM-1", "issued" : { "date-parts" : [ [ "1999" ] ] }, "page" : "419\u2013428", "title" : "A multimodal registration algorithm of eye fundus images using vessels detection and hough transform", "type" : "article-journal" }, "uris" : [ "http://www.mendeley.com/documents/?uuid=57403be8-ff74-417a-97b9-2c573f57f8c0" ] } ], "mendeley" : { "formattedCitation" : "[58]", "plainTextFormattedCitation" : "[58]", "previouslyFormattedCitation" : "[57]" }, "properties" : { "noteIndex" : 0 }, "schema" : "https://github.com/citation-style-language/schema/raw/master/csl-citation.json" }</w:instrText>
            </w:r>
            <w:r>
              <w:rPr>
                <w:rFonts w:ascii="Times New Roman" w:hAnsi="Times New Roman" w:cs="Times New Roman"/>
                <w:sz w:val="16"/>
                <w:szCs w:val="16"/>
              </w:rPr>
              <w:fldChar w:fldCharType="separate"/>
            </w:r>
            <w:r w:rsidR="002A069F" w:rsidRPr="002A069F">
              <w:rPr>
                <w:rFonts w:ascii="Times New Roman" w:hAnsi="Times New Roman" w:cs="Times New Roman"/>
                <w:noProof/>
                <w:sz w:val="16"/>
                <w:szCs w:val="16"/>
              </w:rPr>
              <w:t>[58]</w:t>
            </w:r>
            <w:r>
              <w:rPr>
                <w:rFonts w:ascii="Times New Roman" w:hAnsi="Times New Roman" w:cs="Times New Roman"/>
                <w:sz w:val="16"/>
                <w:szCs w:val="16"/>
              </w:rPr>
              <w:fldChar w:fldCharType="end"/>
            </w:r>
          </w:p>
        </w:tc>
        <w:tc>
          <w:tcPr>
            <w:tcW w:w="1725" w:type="dxa"/>
            <w:shd w:val="clear" w:color="auto" w:fill="auto"/>
          </w:tcPr>
          <w:p w14:paraId="2E35072A"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1999</w:t>
            </w:r>
          </w:p>
        </w:tc>
        <w:tc>
          <w:tcPr>
            <w:tcW w:w="1756" w:type="dxa"/>
            <w:shd w:val="clear" w:color="auto" w:fill="auto"/>
          </w:tcPr>
          <w:p w14:paraId="4360AA1A"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DRIVE</w:t>
            </w:r>
          </w:p>
        </w:tc>
        <w:tc>
          <w:tcPr>
            <w:tcW w:w="1792" w:type="dxa"/>
            <w:shd w:val="clear" w:color="auto" w:fill="auto"/>
          </w:tcPr>
          <w:p w14:paraId="6E6A8B19"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0.6971</w:t>
            </w:r>
          </w:p>
        </w:tc>
        <w:tc>
          <w:tcPr>
            <w:tcW w:w="1795" w:type="dxa"/>
            <w:shd w:val="clear" w:color="auto" w:fill="auto"/>
          </w:tcPr>
          <w:p w14:paraId="08672E41"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w:t>
            </w:r>
          </w:p>
        </w:tc>
        <w:tc>
          <w:tcPr>
            <w:tcW w:w="1753" w:type="dxa"/>
            <w:shd w:val="clear" w:color="auto" w:fill="auto"/>
          </w:tcPr>
          <w:p w14:paraId="796623F0"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0.9377</w:t>
            </w:r>
          </w:p>
        </w:tc>
      </w:tr>
      <w:tr w:rsidR="000B7072" w:rsidRPr="00BB7F06" w14:paraId="2994DD3E" w14:textId="77777777" w:rsidTr="00940D28">
        <w:tc>
          <w:tcPr>
            <w:tcW w:w="1705" w:type="dxa"/>
            <w:shd w:val="clear" w:color="auto" w:fill="auto"/>
          </w:tcPr>
          <w:p w14:paraId="1780D987" w14:textId="38FF1F46" w:rsidR="000B7072" w:rsidRPr="00BB7F06" w:rsidRDefault="000B7072" w:rsidP="00940D28">
            <w:pPr>
              <w:tabs>
                <w:tab w:val="left" w:pos="360"/>
              </w:tabs>
              <w:snapToGrid w:val="0"/>
              <w:rPr>
                <w:rFonts w:ascii="Times New Roman" w:hAnsi="Times New Roman" w:cs="Times New Roman"/>
                <w:sz w:val="16"/>
                <w:szCs w:val="16"/>
              </w:rPr>
            </w:pPr>
            <w:r w:rsidRPr="00BB7F06">
              <w:rPr>
                <w:rFonts w:ascii="Times New Roman" w:hAnsi="Times New Roman" w:cs="Times New Roman"/>
                <w:sz w:val="16"/>
                <w:szCs w:val="16"/>
              </w:rPr>
              <w:t>Fraz et al.</w:t>
            </w:r>
            <w:r>
              <w:rPr>
                <w:rFonts w:ascii="Times New Roman" w:hAnsi="Times New Roman" w:cs="Times New Roman"/>
                <w:sz w:val="16"/>
                <w:szCs w:val="16"/>
              </w:rPr>
              <w:t xml:space="preserve"> </w:t>
            </w:r>
            <w:r>
              <w:rPr>
                <w:rFonts w:ascii="Times New Roman" w:hAnsi="Times New Roman" w:cs="Times New Roman"/>
                <w:sz w:val="16"/>
                <w:szCs w:val="16"/>
              </w:rPr>
              <w:fldChar w:fldCharType="begin" w:fldLock="1"/>
            </w:r>
            <w:r w:rsidR="002A069F">
              <w:rPr>
                <w:rFonts w:ascii="Times New Roman" w:hAnsi="Times New Roman" w:cs="Times New Roman"/>
                <w:sz w:val="16"/>
                <w:szCs w:val="16"/>
              </w:rPr>
              <w:instrText>ADDIN CSL_CITATION { "citationItems" : [ { "id" : "ITEM-1", "itemData" : { "author" : [ { "dropping-particle" : "", "family" : "Fraz", "given" : "Muhammad Moazam", "non-dropping-particle" : "", "parse-names" : false, "suffix" : "" }, { "dropping-particle" : "", "family" : "Barman", "given" : "S A", "non-dropping-particle" : "", "parse-names" : false, "suffix" : "" }, { "dropping-particle" : "", "family" : "Remagnino", "given" : "Paolo", "non-dropping-particle" : "", "parse-names" : false, "suffix" : "" }, { "dropping-particle" : "", "family" : "Hoppe", "given" : "Andreas", "non-dropping-particle" : "", "parse-names" : false, "suffix" : "" }, { "dropping-particle" : "", "family" : "Basit", "given" : "A", "non-dropping-particle" : "", "parse-names" : false, "suffix" : "" }, { "dropping-particle" : "", "family" : "Uyyanonvara", "given" : "B", "non-dropping-particle" : "", "parse-names" : false, "suffix" : "" }, { "dropping-particle" : "", "family" : "Rudnicka", "given" : "Alicja", "non-dropping-particle" : "", "parse-names" : false, "suffix" : "" }, { "dropping-particle" : "", "family" : "Owen", "given" : "C G", "non-dropping-particle" : "", "parse-names" : false, "suffix" : "" } ], "container-title" : "Computer Methods and Programs in Biomedicine", "id" : "ITEM-1", "issued" : { "date-parts" : [ [ "2011" ] ] }, "title" : "An approach to localize the retinal blood vessels using bit planes and centerline detection", "type" : "article-journal" }, "uris" : [ "http://www.mendeley.com/documents/?uuid=f0b9d41b-b405-46dd-bb36-69ee25b2cf4e" ] } ], "mendeley" : { "formattedCitation" : "[60]", "plainTextFormattedCitation" : "[60]", "previouslyFormattedCitation" : "[59]" }, "properties" : { "noteIndex" : 0 }, "schema" : "https://github.com/citation-style-language/schema/raw/master/csl-citation.json" }</w:instrText>
            </w:r>
            <w:r>
              <w:rPr>
                <w:rFonts w:ascii="Times New Roman" w:hAnsi="Times New Roman" w:cs="Times New Roman"/>
                <w:sz w:val="16"/>
                <w:szCs w:val="16"/>
              </w:rPr>
              <w:fldChar w:fldCharType="separate"/>
            </w:r>
            <w:r w:rsidR="002A069F" w:rsidRPr="002A069F">
              <w:rPr>
                <w:rFonts w:ascii="Times New Roman" w:hAnsi="Times New Roman" w:cs="Times New Roman"/>
                <w:noProof/>
                <w:sz w:val="16"/>
                <w:szCs w:val="16"/>
              </w:rPr>
              <w:t>[60]</w:t>
            </w:r>
            <w:r>
              <w:rPr>
                <w:rFonts w:ascii="Times New Roman" w:hAnsi="Times New Roman" w:cs="Times New Roman"/>
                <w:sz w:val="16"/>
                <w:szCs w:val="16"/>
              </w:rPr>
              <w:fldChar w:fldCharType="end"/>
            </w:r>
          </w:p>
        </w:tc>
        <w:tc>
          <w:tcPr>
            <w:tcW w:w="1725" w:type="dxa"/>
            <w:shd w:val="clear" w:color="auto" w:fill="auto"/>
          </w:tcPr>
          <w:p w14:paraId="4525CE88"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2011</w:t>
            </w:r>
          </w:p>
        </w:tc>
        <w:tc>
          <w:tcPr>
            <w:tcW w:w="1756" w:type="dxa"/>
            <w:shd w:val="clear" w:color="auto" w:fill="auto"/>
          </w:tcPr>
          <w:p w14:paraId="567123FA"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DRIVE</w:t>
            </w:r>
          </w:p>
          <w:p w14:paraId="4D7E0F3A"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STARE</w:t>
            </w:r>
          </w:p>
        </w:tc>
        <w:tc>
          <w:tcPr>
            <w:tcW w:w="1792" w:type="dxa"/>
            <w:shd w:val="clear" w:color="auto" w:fill="auto"/>
          </w:tcPr>
          <w:p w14:paraId="781B0300"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0.7152</w:t>
            </w:r>
          </w:p>
          <w:p w14:paraId="3F4F1C86"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0.7311</w:t>
            </w:r>
          </w:p>
        </w:tc>
        <w:tc>
          <w:tcPr>
            <w:tcW w:w="1795" w:type="dxa"/>
            <w:shd w:val="clear" w:color="auto" w:fill="auto"/>
          </w:tcPr>
          <w:p w14:paraId="59060E87"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0.9769</w:t>
            </w:r>
          </w:p>
          <w:p w14:paraId="586846AE"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0.9680</w:t>
            </w:r>
          </w:p>
        </w:tc>
        <w:tc>
          <w:tcPr>
            <w:tcW w:w="1753" w:type="dxa"/>
            <w:shd w:val="clear" w:color="auto" w:fill="auto"/>
          </w:tcPr>
          <w:p w14:paraId="336C61CB"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0.9452</w:t>
            </w:r>
          </w:p>
          <w:p w14:paraId="5FF087C1"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0.9440</w:t>
            </w:r>
          </w:p>
        </w:tc>
      </w:tr>
      <w:tr w:rsidR="000B7072" w:rsidRPr="00BB7F06" w14:paraId="3BF139E0" w14:textId="77777777" w:rsidTr="00940D28">
        <w:tc>
          <w:tcPr>
            <w:tcW w:w="1705" w:type="dxa"/>
            <w:shd w:val="clear" w:color="auto" w:fill="auto"/>
          </w:tcPr>
          <w:p w14:paraId="4EF85D1A" w14:textId="78BAB152" w:rsidR="000B7072" w:rsidRPr="00BB7F06" w:rsidRDefault="000B7072" w:rsidP="00940D28">
            <w:pPr>
              <w:tabs>
                <w:tab w:val="left" w:pos="360"/>
              </w:tabs>
              <w:snapToGrid w:val="0"/>
              <w:rPr>
                <w:rFonts w:ascii="Times New Roman" w:hAnsi="Times New Roman" w:cs="Times New Roman"/>
                <w:sz w:val="16"/>
                <w:szCs w:val="16"/>
              </w:rPr>
            </w:pPr>
            <w:r w:rsidRPr="00BB7F06">
              <w:rPr>
                <w:rFonts w:ascii="Times New Roman" w:hAnsi="Times New Roman" w:cs="Times New Roman"/>
                <w:sz w:val="16"/>
                <w:szCs w:val="16"/>
              </w:rPr>
              <w:t xml:space="preserve">Singh et al. </w:t>
            </w:r>
            <w:r>
              <w:rPr>
                <w:rFonts w:ascii="Times New Roman" w:hAnsi="Times New Roman" w:cs="Times New Roman"/>
                <w:sz w:val="16"/>
                <w:szCs w:val="16"/>
              </w:rPr>
              <w:fldChar w:fldCharType="begin" w:fldLock="1"/>
            </w:r>
            <w:r w:rsidR="002A069F">
              <w:rPr>
                <w:rFonts w:ascii="Times New Roman" w:hAnsi="Times New Roman" w:cs="Times New Roman"/>
                <w:sz w:val="16"/>
                <w:szCs w:val="16"/>
              </w:rPr>
              <w:instrText>ADDIN CSL_CITATION { "citationItems" : [ { "id" : "ITEM-1", "itemData" : { "ISBN" : "9781479953646", "author" : [ { "dropping-particle" : "", "family" : "Singh", "given" : "Dalwinder", "non-dropping-particle" : "", "parse-names" : false, "suffix" : "" } ], "id" : "ITEM-1", "issued" : { "date-parts" : [ [ "2014" ] ] }, "title" : "A new morphology based approach for blood vessel segmentation in retinal images", "type" : "article-journal" }, "uris" : [ "http://www.mendeley.com/documents/?uuid=e014c99d-8e5b-4a30-bf6f-0112d14d7454" ] } ], "mendeley" : { "formattedCitation" : "[61]", "plainTextFormattedCitation" : "[61]", "previouslyFormattedCitation" : "[60]" }, "properties" : { "noteIndex" : 0 }, "schema" : "https://github.com/citation-style-language/schema/raw/master/csl-citation.json" }</w:instrText>
            </w:r>
            <w:r>
              <w:rPr>
                <w:rFonts w:ascii="Times New Roman" w:hAnsi="Times New Roman" w:cs="Times New Roman"/>
                <w:sz w:val="16"/>
                <w:szCs w:val="16"/>
              </w:rPr>
              <w:fldChar w:fldCharType="separate"/>
            </w:r>
            <w:r w:rsidR="002A069F" w:rsidRPr="002A069F">
              <w:rPr>
                <w:rFonts w:ascii="Times New Roman" w:hAnsi="Times New Roman" w:cs="Times New Roman"/>
                <w:noProof/>
                <w:sz w:val="16"/>
                <w:szCs w:val="16"/>
              </w:rPr>
              <w:t>[61]</w:t>
            </w:r>
            <w:r>
              <w:rPr>
                <w:rFonts w:ascii="Times New Roman" w:hAnsi="Times New Roman" w:cs="Times New Roman"/>
                <w:sz w:val="16"/>
                <w:szCs w:val="16"/>
              </w:rPr>
              <w:fldChar w:fldCharType="end"/>
            </w:r>
          </w:p>
        </w:tc>
        <w:tc>
          <w:tcPr>
            <w:tcW w:w="1725" w:type="dxa"/>
            <w:shd w:val="clear" w:color="auto" w:fill="auto"/>
          </w:tcPr>
          <w:p w14:paraId="29189686"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2014</w:t>
            </w:r>
          </w:p>
        </w:tc>
        <w:tc>
          <w:tcPr>
            <w:tcW w:w="1756" w:type="dxa"/>
            <w:shd w:val="clear" w:color="auto" w:fill="auto"/>
          </w:tcPr>
          <w:p w14:paraId="2F53519F"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DRIVE</w:t>
            </w:r>
          </w:p>
          <w:p w14:paraId="2A6F0A6B"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STARE</w:t>
            </w:r>
          </w:p>
        </w:tc>
        <w:tc>
          <w:tcPr>
            <w:tcW w:w="1792" w:type="dxa"/>
            <w:shd w:val="clear" w:color="auto" w:fill="auto"/>
          </w:tcPr>
          <w:p w14:paraId="00EF738E"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w:t>
            </w:r>
          </w:p>
          <w:p w14:paraId="7D30C967"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w:t>
            </w:r>
          </w:p>
        </w:tc>
        <w:tc>
          <w:tcPr>
            <w:tcW w:w="1795" w:type="dxa"/>
            <w:shd w:val="clear" w:color="auto" w:fill="auto"/>
          </w:tcPr>
          <w:p w14:paraId="53AB64D0"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w:t>
            </w:r>
          </w:p>
          <w:p w14:paraId="71475042"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w:t>
            </w:r>
          </w:p>
        </w:tc>
        <w:tc>
          <w:tcPr>
            <w:tcW w:w="1753" w:type="dxa"/>
            <w:shd w:val="clear" w:color="auto" w:fill="auto"/>
          </w:tcPr>
          <w:p w14:paraId="57DEE5DE"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0.9460</w:t>
            </w:r>
          </w:p>
          <w:p w14:paraId="1D255316"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0.9521</w:t>
            </w:r>
          </w:p>
        </w:tc>
      </w:tr>
      <w:tr w:rsidR="000B7072" w:rsidRPr="00BB7F06" w14:paraId="14735056" w14:textId="77777777" w:rsidTr="00940D28">
        <w:tc>
          <w:tcPr>
            <w:tcW w:w="1705" w:type="dxa"/>
            <w:shd w:val="clear" w:color="auto" w:fill="auto"/>
          </w:tcPr>
          <w:p w14:paraId="304619C5" w14:textId="0B44F2E4" w:rsidR="000B7072" w:rsidRPr="00BB7F06" w:rsidRDefault="000B7072" w:rsidP="00940D28">
            <w:pPr>
              <w:tabs>
                <w:tab w:val="left" w:pos="360"/>
              </w:tabs>
              <w:snapToGrid w:val="0"/>
              <w:rPr>
                <w:rFonts w:ascii="Times New Roman" w:hAnsi="Times New Roman" w:cs="Times New Roman"/>
                <w:sz w:val="16"/>
                <w:szCs w:val="16"/>
              </w:rPr>
            </w:pPr>
            <w:r w:rsidRPr="00BB7F06">
              <w:rPr>
                <w:rFonts w:ascii="Times New Roman" w:hAnsi="Times New Roman" w:cs="Times New Roman"/>
                <w:sz w:val="16"/>
                <w:szCs w:val="16"/>
              </w:rPr>
              <w:t>Sindhu et al.</w:t>
            </w:r>
            <w:r>
              <w:rPr>
                <w:rFonts w:ascii="Times New Roman" w:hAnsi="Times New Roman" w:cs="Times New Roman"/>
                <w:sz w:val="16"/>
                <w:szCs w:val="16"/>
              </w:rPr>
              <w:t xml:space="preserve"> </w:t>
            </w:r>
            <w:r>
              <w:rPr>
                <w:rFonts w:ascii="Times New Roman" w:hAnsi="Times New Roman" w:cs="Times New Roman"/>
                <w:sz w:val="16"/>
                <w:szCs w:val="16"/>
              </w:rPr>
              <w:fldChar w:fldCharType="begin" w:fldLock="1"/>
            </w:r>
            <w:r w:rsidR="002A069F">
              <w:rPr>
                <w:rFonts w:ascii="Times New Roman" w:hAnsi="Times New Roman" w:cs="Times New Roman"/>
                <w:sz w:val="16"/>
                <w:szCs w:val="16"/>
              </w:rPr>
              <w:instrText>ADDIN CSL_CITATION { "citationItems" : [ { "id" : "ITEM-1", "itemData" : { "author" : [ { "dropping-particle" : "", "family" : "Sindhu", "given" : "B", "non-dropping-particle" : "", "parse-names" : false, "suffix" : "" }, { "dropping-particle" : "", "family" : "Jeeva", "given" : "Jb", "non-dropping-particle" : "", "parse-names" : false, "suffix" : "" } ], "container-title" : "Ijser.Org", "id" : "ITEM-1", "issue" : "5", "issued" : { "date-parts" : [ [ "2013" ] ] }, "page" : "1614-1617", "title" : "Automated retinal vessel segmentation using morphological operation and threshold", "type" : "article-journal", "volume" : "4" }, "uris" : [ "http://www.mendeley.com/documents/?uuid=c57206a5-7bcd-4933-98e8-b1c84150b5a4" ] } ], "mendeley" : { "formattedCitation" : "[62]", "plainTextFormattedCitation" : "[62]", "previouslyFormattedCitation" : "[61]" }, "properties" : { "noteIndex" : 0 }, "schema" : "https://github.com/citation-style-language/schema/raw/master/csl-citation.json" }</w:instrText>
            </w:r>
            <w:r>
              <w:rPr>
                <w:rFonts w:ascii="Times New Roman" w:hAnsi="Times New Roman" w:cs="Times New Roman"/>
                <w:sz w:val="16"/>
                <w:szCs w:val="16"/>
              </w:rPr>
              <w:fldChar w:fldCharType="separate"/>
            </w:r>
            <w:r w:rsidR="002A069F" w:rsidRPr="002A069F">
              <w:rPr>
                <w:rFonts w:ascii="Times New Roman" w:hAnsi="Times New Roman" w:cs="Times New Roman"/>
                <w:noProof/>
                <w:sz w:val="16"/>
                <w:szCs w:val="16"/>
              </w:rPr>
              <w:t>[62]</w:t>
            </w:r>
            <w:r>
              <w:rPr>
                <w:rFonts w:ascii="Times New Roman" w:hAnsi="Times New Roman" w:cs="Times New Roman"/>
                <w:sz w:val="16"/>
                <w:szCs w:val="16"/>
              </w:rPr>
              <w:fldChar w:fldCharType="end"/>
            </w:r>
          </w:p>
        </w:tc>
        <w:tc>
          <w:tcPr>
            <w:tcW w:w="1725" w:type="dxa"/>
            <w:shd w:val="clear" w:color="auto" w:fill="auto"/>
          </w:tcPr>
          <w:p w14:paraId="0C577AC7"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2013</w:t>
            </w:r>
          </w:p>
        </w:tc>
        <w:tc>
          <w:tcPr>
            <w:tcW w:w="1756" w:type="dxa"/>
            <w:shd w:val="clear" w:color="auto" w:fill="auto"/>
          </w:tcPr>
          <w:p w14:paraId="130DE077"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DRIVE</w:t>
            </w:r>
          </w:p>
        </w:tc>
        <w:tc>
          <w:tcPr>
            <w:tcW w:w="1792" w:type="dxa"/>
            <w:shd w:val="clear" w:color="auto" w:fill="auto"/>
          </w:tcPr>
          <w:p w14:paraId="1668E33D"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0.96</w:t>
            </w:r>
          </w:p>
        </w:tc>
        <w:tc>
          <w:tcPr>
            <w:tcW w:w="1795" w:type="dxa"/>
            <w:shd w:val="clear" w:color="auto" w:fill="auto"/>
          </w:tcPr>
          <w:p w14:paraId="50E262DE"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0.89</w:t>
            </w:r>
          </w:p>
        </w:tc>
        <w:tc>
          <w:tcPr>
            <w:tcW w:w="1753" w:type="dxa"/>
            <w:shd w:val="clear" w:color="auto" w:fill="auto"/>
          </w:tcPr>
          <w:p w14:paraId="17F7B1F9"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0.93</w:t>
            </w:r>
          </w:p>
        </w:tc>
      </w:tr>
      <w:tr w:rsidR="000B7072" w:rsidRPr="00BB7F06" w14:paraId="223D3C67" w14:textId="77777777" w:rsidTr="00940D28">
        <w:tc>
          <w:tcPr>
            <w:tcW w:w="10526" w:type="dxa"/>
            <w:gridSpan w:val="6"/>
            <w:shd w:val="clear" w:color="auto" w:fill="E7E6E6"/>
          </w:tcPr>
          <w:p w14:paraId="26DDB388" w14:textId="77777777" w:rsidR="000B7072" w:rsidRPr="00BB7F06" w:rsidRDefault="000B7072" w:rsidP="00940D28">
            <w:pPr>
              <w:tabs>
                <w:tab w:val="left" w:pos="360"/>
                <w:tab w:val="center" w:pos="5107"/>
                <w:tab w:val="left" w:pos="6885"/>
              </w:tabs>
              <w:snapToGrid w:val="0"/>
              <w:jc w:val="center"/>
              <w:rPr>
                <w:rFonts w:ascii="Times New Roman" w:hAnsi="Times New Roman" w:cs="Times New Roman"/>
                <w:b/>
                <w:sz w:val="16"/>
                <w:szCs w:val="16"/>
              </w:rPr>
            </w:pPr>
            <w:r w:rsidRPr="00BB7F06">
              <w:rPr>
                <w:rFonts w:ascii="Times New Roman" w:hAnsi="Times New Roman" w:cs="Times New Roman"/>
                <w:b/>
                <w:sz w:val="16"/>
                <w:szCs w:val="16"/>
                <w:shd w:val="clear" w:color="auto" w:fill="E7E6E6"/>
              </w:rPr>
              <w:t>Matched Filter</w:t>
            </w:r>
            <w:r w:rsidRPr="00BB7F06">
              <w:rPr>
                <w:rFonts w:ascii="Times New Roman" w:hAnsi="Times New Roman" w:cs="Times New Roman"/>
                <w:b/>
                <w:sz w:val="16"/>
                <w:szCs w:val="16"/>
              </w:rPr>
              <w:t xml:space="preserve"> Method</w:t>
            </w:r>
          </w:p>
        </w:tc>
      </w:tr>
      <w:tr w:rsidR="000B7072" w:rsidRPr="00BB7F06" w14:paraId="1CF0C895" w14:textId="77777777" w:rsidTr="00940D28">
        <w:tc>
          <w:tcPr>
            <w:tcW w:w="1705" w:type="dxa"/>
            <w:shd w:val="clear" w:color="auto" w:fill="E7E6E6"/>
          </w:tcPr>
          <w:p w14:paraId="224306A6"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Paper</w:t>
            </w:r>
          </w:p>
        </w:tc>
        <w:tc>
          <w:tcPr>
            <w:tcW w:w="1725" w:type="dxa"/>
            <w:shd w:val="clear" w:color="auto" w:fill="E7E6E6"/>
          </w:tcPr>
          <w:p w14:paraId="0062CFDF"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Tahun</w:t>
            </w:r>
          </w:p>
        </w:tc>
        <w:tc>
          <w:tcPr>
            <w:tcW w:w="1756" w:type="dxa"/>
            <w:shd w:val="clear" w:color="auto" w:fill="E7E6E6"/>
          </w:tcPr>
          <w:p w14:paraId="69CD4F03"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Database</w:t>
            </w:r>
          </w:p>
        </w:tc>
        <w:tc>
          <w:tcPr>
            <w:tcW w:w="1792" w:type="dxa"/>
            <w:shd w:val="clear" w:color="auto" w:fill="E7E6E6"/>
          </w:tcPr>
          <w:p w14:paraId="045D1E5B"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Sensitivity</w:t>
            </w:r>
          </w:p>
        </w:tc>
        <w:tc>
          <w:tcPr>
            <w:tcW w:w="1795" w:type="dxa"/>
            <w:shd w:val="clear" w:color="auto" w:fill="E7E6E6"/>
          </w:tcPr>
          <w:p w14:paraId="03623904"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Specificity</w:t>
            </w:r>
          </w:p>
        </w:tc>
        <w:tc>
          <w:tcPr>
            <w:tcW w:w="1753" w:type="dxa"/>
            <w:shd w:val="clear" w:color="auto" w:fill="E7E6E6"/>
          </w:tcPr>
          <w:p w14:paraId="6A320B84"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Accuracy</w:t>
            </w:r>
          </w:p>
        </w:tc>
      </w:tr>
      <w:tr w:rsidR="000B7072" w:rsidRPr="00BB7F06" w14:paraId="08FF8D5D" w14:textId="77777777" w:rsidTr="00940D28">
        <w:tc>
          <w:tcPr>
            <w:tcW w:w="1705" w:type="dxa"/>
            <w:shd w:val="clear" w:color="auto" w:fill="auto"/>
          </w:tcPr>
          <w:p w14:paraId="5C4BB8BF" w14:textId="01BDCB9F" w:rsidR="000B7072" w:rsidRPr="00BB7F06" w:rsidRDefault="000B7072" w:rsidP="00940D28">
            <w:pPr>
              <w:tabs>
                <w:tab w:val="left" w:pos="360"/>
              </w:tabs>
              <w:snapToGrid w:val="0"/>
              <w:rPr>
                <w:rFonts w:ascii="Times New Roman" w:hAnsi="Times New Roman" w:cs="Times New Roman"/>
                <w:sz w:val="16"/>
                <w:szCs w:val="16"/>
              </w:rPr>
            </w:pPr>
            <w:r w:rsidRPr="00BB7F06">
              <w:rPr>
                <w:rFonts w:ascii="Times New Roman" w:hAnsi="Times New Roman" w:cs="Times New Roman"/>
                <w:sz w:val="16"/>
                <w:szCs w:val="16"/>
              </w:rPr>
              <w:t>Chaudhuri et al.</w:t>
            </w:r>
            <w:r>
              <w:rPr>
                <w:rFonts w:ascii="Times New Roman" w:hAnsi="Times New Roman" w:cs="Times New Roman"/>
                <w:sz w:val="16"/>
                <w:szCs w:val="16"/>
              </w:rPr>
              <w:t xml:space="preserve"> </w:t>
            </w:r>
            <w:r>
              <w:rPr>
                <w:rFonts w:ascii="Times New Roman" w:hAnsi="Times New Roman" w:cs="Times New Roman"/>
                <w:sz w:val="16"/>
                <w:szCs w:val="16"/>
              </w:rPr>
              <w:fldChar w:fldCharType="begin" w:fldLock="1"/>
            </w:r>
            <w:r w:rsidR="002A069F">
              <w:rPr>
                <w:rFonts w:ascii="Times New Roman" w:hAnsi="Times New Roman" w:cs="Times New Roman"/>
                <w:sz w:val="16"/>
                <w:szCs w:val="16"/>
              </w:rPr>
              <w:instrText>ADDIN CSL_CITATION { "citationItems" : [ { "id" : "ITEM-1", "itemData" : { "author" : [ { "dropping-particle" : "", "family" : "Chaudhuri", "given" : "S.", "non-dropping-particle" : "", "parse-names" : false, "suffix" : "" }, { "dropping-particle" : "", "family" : "Chatterjee", "given" : "S.", "non-dropping-particle" : "", "parse-names" : false, "suffix" : "" }, { "dropping-particle" : "", "family" : "Katz", "given" : "N.", "non-dropping-particle" : "", "parse-names" : false, "suffix" : "" }, { "dropping-particle" : "", "family" : "Nelson", "given" : "M.", "non-dropping-particle" : "", "parse-names" : false, "suffix" : "" }, { "dropping-particle" : "", "family" : "Goldbaum", "given" : "M.", "non-dropping-particle" : "", "parse-names" : false, "suffix" : "" } ], "container-title" : "IEEE Transactions on Medical Imaging", "id" : "ITEM-1", "issued" : { "date-parts" : [ [ "1989" ] ] }, "page" : "263\u2013269", "title" : "Detection of blood vessels in retinal images using two dimensional matched filters", "type" : "article-journal", "volume" : "8" }, "uris" : [ "http://www.mendeley.com/documents/?uuid=d07ed5e1-8f39-4e14-bd03-afe8aa000ed7" ] } ], "mendeley" : { "formattedCitation" : "[47]", "plainTextFormattedCitation" : "[47]", "previouslyFormattedCitation" : "[46]" }, "properties" : { "noteIndex" : 0 }, "schema" : "https://github.com/citation-style-language/schema/raw/master/csl-citation.json" }</w:instrText>
            </w:r>
            <w:r>
              <w:rPr>
                <w:rFonts w:ascii="Times New Roman" w:hAnsi="Times New Roman" w:cs="Times New Roman"/>
                <w:sz w:val="16"/>
                <w:szCs w:val="16"/>
              </w:rPr>
              <w:fldChar w:fldCharType="separate"/>
            </w:r>
            <w:r w:rsidR="002A069F" w:rsidRPr="002A069F">
              <w:rPr>
                <w:rFonts w:ascii="Times New Roman" w:hAnsi="Times New Roman" w:cs="Times New Roman"/>
                <w:noProof/>
                <w:sz w:val="16"/>
                <w:szCs w:val="16"/>
              </w:rPr>
              <w:t>[47]</w:t>
            </w:r>
            <w:r>
              <w:rPr>
                <w:rFonts w:ascii="Times New Roman" w:hAnsi="Times New Roman" w:cs="Times New Roman"/>
                <w:sz w:val="16"/>
                <w:szCs w:val="16"/>
              </w:rPr>
              <w:fldChar w:fldCharType="end"/>
            </w:r>
          </w:p>
        </w:tc>
        <w:tc>
          <w:tcPr>
            <w:tcW w:w="1725" w:type="dxa"/>
            <w:shd w:val="clear" w:color="auto" w:fill="auto"/>
          </w:tcPr>
          <w:p w14:paraId="5FFB4F33"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1989</w:t>
            </w:r>
          </w:p>
        </w:tc>
        <w:tc>
          <w:tcPr>
            <w:tcW w:w="1756" w:type="dxa"/>
            <w:shd w:val="clear" w:color="auto" w:fill="auto"/>
          </w:tcPr>
          <w:p w14:paraId="471A533C"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DRIVE</w:t>
            </w:r>
          </w:p>
          <w:p w14:paraId="57F7FA5D"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STARE</w:t>
            </w:r>
          </w:p>
        </w:tc>
        <w:tc>
          <w:tcPr>
            <w:tcW w:w="1792" w:type="dxa"/>
            <w:shd w:val="clear" w:color="auto" w:fill="auto"/>
          </w:tcPr>
          <w:p w14:paraId="5F4CAC42"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w:t>
            </w:r>
          </w:p>
          <w:p w14:paraId="1B793E17"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w:t>
            </w:r>
          </w:p>
        </w:tc>
        <w:tc>
          <w:tcPr>
            <w:tcW w:w="1795" w:type="dxa"/>
            <w:shd w:val="clear" w:color="auto" w:fill="auto"/>
          </w:tcPr>
          <w:p w14:paraId="154FB13B"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w:t>
            </w:r>
          </w:p>
          <w:p w14:paraId="2D4ED2BE"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w:t>
            </w:r>
          </w:p>
        </w:tc>
        <w:tc>
          <w:tcPr>
            <w:tcW w:w="1753" w:type="dxa"/>
            <w:shd w:val="clear" w:color="auto" w:fill="auto"/>
          </w:tcPr>
          <w:p w14:paraId="43F7803D"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0.8773</w:t>
            </w:r>
          </w:p>
        </w:tc>
      </w:tr>
      <w:tr w:rsidR="000B7072" w:rsidRPr="00BB7F06" w14:paraId="0A54FCCC" w14:textId="77777777" w:rsidTr="00940D28">
        <w:tc>
          <w:tcPr>
            <w:tcW w:w="1705" w:type="dxa"/>
            <w:shd w:val="clear" w:color="auto" w:fill="auto"/>
          </w:tcPr>
          <w:p w14:paraId="4EDEDD29" w14:textId="7FAE2FA1" w:rsidR="000B7072" w:rsidRPr="00BB7F06" w:rsidRDefault="000B7072" w:rsidP="00940D28">
            <w:pPr>
              <w:tabs>
                <w:tab w:val="left" w:pos="360"/>
              </w:tabs>
              <w:snapToGrid w:val="0"/>
              <w:rPr>
                <w:rFonts w:ascii="Times New Roman" w:hAnsi="Times New Roman" w:cs="Times New Roman"/>
                <w:sz w:val="16"/>
                <w:szCs w:val="16"/>
              </w:rPr>
            </w:pPr>
            <w:r w:rsidRPr="00BB7F06">
              <w:rPr>
                <w:rFonts w:ascii="Times New Roman" w:hAnsi="Times New Roman" w:cs="Times New Roman"/>
                <w:sz w:val="16"/>
                <w:szCs w:val="16"/>
              </w:rPr>
              <w:t>Hoover et al.</w:t>
            </w:r>
            <w:r>
              <w:rPr>
                <w:rFonts w:ascii="Times New Roman" w:hAnsi="Times New Roman" w:cs="Times New Roman"/>
                <w:sz w:val="16"/>
                <w:szCs w:val="16"/>
              </w:rPr>
              <w:t xml:space="preserve"> </w:t>
            </w:r>
            <w:r>
              <w:rPr>
                <w:rFonts w:ascii="Times New Roman" w:hAnsi="Times New Roman" w:cs="Times New Roman"/>
                <w:sz w:val="16"/>
                <w:szCs w:val="16"/>
              </w:rPr>
              <w:fldChar w:fldCharType="begin" w:fldLock="1"/>
            </w:r>
            <w:r w:rsidR="002A069F">
              <w:rPr>
                <w:rFonts w:ascii="Times New Roman" w:hAnsi="Times New Roman" w:cs="Times New Roman"/>
                <w:sz w:val="16"/>
                <w:szCs w:val="16"/>
              </w:rPr>
              <w:instrText>ADDIN CSL_CITATION { "citationItems" : [ { "id" : "ITEM-1", "itemData" : { "author" : [ { "dropping-particle" : "", "family" : "Hoover", "given" : "A.D.", "non-dropping-particle" : "", "parse-names" : false, "suffix" : "" }, { "dropping-particle" : "", "family" : "Koznetsova", "given" : "V.", "non-dropping-particle" : "", "parse-names" : false, "suffix" : "" }, { "dropping-particle" : "", "family" : "Goldbaum", "given" : "M.", "non-dropping-particle" : "", "parse-names" : false, "suffix" : "" } ], "container-title" : "IEEE Transactions on Medical Imaging", "id" : "ITEM-1", "issued" : { "date-parts" : [ [ "2000" ] ] }, "page" : "203-210", "title" : "Locating blood vessels in retinal images by piecewise threshold probing of a matched filter response", "type" : "article-journal", "volume" : "19" }, "uris" : [ "http://www.mendeley.com/documents/?uuid=75090396-328b-4c6b-97a3-01e36f8ecc8f" ] } ], "mendeley" : { "formattedCitation" : "[48]", "plainTextFormattedCitation" : "[48]", "previouslyFormattedCitation" : "[47]" }, "properties" : { "noteIndex" : 0 }, "schema" : "https://github.com/citation-style-language/schema/raw/master/csl-citation.json" }</w:instrText>
            </w:r>
            <w:r>
              <w:rPr>
                <w:rFonts w:ascii="Times New Roman" w:hAnsi="Times New Roman" w:cs="Times New Roman"/>
                <w:sz w:val="16"/>
                <w:szCs w:val="16"/>
              </w:rPr>
              <w:fldChar w:fldCharType="separate"/>
            </w:r>
            <w:r w:rsidR="002A069F" w:rsidRPr="002A069F">
              <w:rPr>
                <w:rFonts w:ascii="Times New Roman" w:hAnsi="Times New Roman" w:cs="Times New Roman"/>
                <w:noProof/>
                <w:sz w:val="16"/>
                <w:szCs w:val="16"/>
              </w:rPr>
              <w:t>[48]</w:t>
            </w:r>
            <w:r>
              <w:rPr>
                <w:rFonts w:ascii="Times New Roman" w:hAnsi="Times New Roman" w:cs="Times New Roman"/>
                <w:sz w:val="16"/>
                <w:szCs w:val="16"/>
              </w:rPr>
              <w:fldChar w:fldCharType="end"/>
            </w:r>
          </w:p>
        </w:tc>
        <w:tc>
          <w:tcPr>
            <w:tcW w:w="1725" w:type="dxa"/>
            <w:shd w:val="clear" w:color="auto" w:fill="auto"/>
          </w:tcPr>
          <w:p w14:paraId="56D74675"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2000</w:t>
            </w:r>
          </w:p>
        </w:tc>
        <w:tc>
          <w:tcPr>
            <w:tcW w:w="1756" w:type="dxa"/>
            <w:shd w:val="clear" w:color="auto" w:fill="auto"/>
          </w:tcPr>
          <w:p w14:paraId="1BB6EB2B"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STARE</w:t>
            </w:r>
          </w:p>
        </w:tc>
        <w:tc>
          <w:tcPr>
            <w:tcW w:w="1792" w:type="dxa"/>
            <w:shd w:val="clear" w:color="auto" w:fill="auto"/>
          </w:tcPr>
          <w:p w14:paraId="5368A357"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0.6751</w:t>
            </w:r>
          </w:p>
        </w:tc>
        <w:tc>
          <w:tcPr>
            <w:tcW w:w="1795" w:type="dxa"/>
            <w:shd w:val="clear" w:color="auto" w:fill="auto"/>
          </w:tcPr>
          <w:p w14:paraId="704F2ED3"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0.9567</w:t>
            </w:r>
          </w:p>
        </w:tc>
        <w:tc>
          <w:tcPr>
            <w:tcW w:w="1753" w:type="dxa"/>
            <w:shd w:val="clear" w:color="auto" w:fill="auto"/>
          </w:tcPr>
          <w:p w14:paraId="28C435E9"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0.9267</w:t>
            </w:r>
          </w:p>
        </w:tc>
      </w:tr>
      <w:tr w:rsidR="000B7072" w:rsidRPr="00BB7F06" w14:paraId="0D2160DF" w14:textId="77777777" w:rsidTr="00940D28">
        <w:tc>
          <w:tcPr>
            <w:tcW w:w="1705" w:type="dxa"/>
            <w:shd w:val="clear" w:color="auto" w:fill="auto"/>
          </w:tcPr>
          <w:p w14:paraId="7972C6B8" w14:textId="216F9C33" w:rsidR="000B7072" w:rsidRPr="00BB7F06" w:rsidRDefault="000B7072" w:rsidP="00940D28">
            <w:pPr>
              <w:tabs>
                <w:tab w:val="left" w:pos="360"/>
              </w:tabs>
              <w:snapToGrid w:val="0"/>
              <w:rPr>
                <w:rFonts w:ascii="Times New Roman" w:hAnsi="Times New Roman" w:cs="Times New Roman"/>
                <w:sz w:val="16"/>
                <w:szCs w:val="16"/>
              </w:rPr>
            </w:pPr>
            <w:r w:rsidRPr="00BB7F06">
              <w:rPr>
                <w:rFonts w:ascii="Times New Roman" w:hAnsi="Times New Roman" w:cs="Times New Roman"/>
                <w:sz w:val="16"/>
                <w:szCs w:val="16"/>
              </w:rPr>
              <w:t>Al-Rawi et al.</w:t>
            </w:r>
            <w:r>
              <w:rPr>
                <w:rFonts w:ascii="Times New Roman" w:hAnsi="Times New Roman" w:cs="Times New Roman"/>
                <w:sz w:val="16"/>
                <w:szCs w:val="16"/>
              </w:rPr>
              <w:t xml:space="preserve"> </w:t>
            </w:r>
            <w:r>
              <w:rPr>
                <w:rFonts w:ascii="Times New Roman" w:hAnsi="Times New Roman" w:cs="Times New Roman"/>
                <w:sz w:val="16"/>
                <w:szCs w:val="16"/>
              </w:rPr>
              <w:fldChar w:fldCharType="begin" w:fldLock="1"/>
            </w:r>
            <w:r w:rsidR="002A069F">
              <w:rPr>
                <w:rFonts w:ascii="Times New Roman" w:hAnsi="Times New Roman" w:cs="Times New Roman"/>
                <w:sz w:val="16"/>
                <w:szCs w:val="16"/>
              </w:rPr>
              <w:instrText>ADDIN CSL_CITATION { "citationItems" : [ { "id" : "ITEM-1", "itemData" : { "author" : [ { "dropping-particle" : "", "family" : "Al-Rawi", "given" : "M.", "non-dropping-particle" : "", "parse-names" : false, "suffix" : "" }, { "dropping-particle" : "", "family" : "Qutaishat", "given" : "M.", "non-dropping-particle" : "", "parse-names" : false, "suffix" : "" }, { "dropping-particle" : "", "family" : "Arrar", "given" : "M.", "non-dropping-particle" : "", "parse-names" : false, "suffix" : "" } ], "container-title" : "Computers in Biology and Medicine", "id" : "ITEM-1", "issued" : { "date-parts" : [ [ "2007" ] ] }, "page" : "262\u2013267", "title" : "An improved matched filter for blood vessel detection of digital retinal images", "type" : "article-journal", "volume" : "37" }, "uris" : [ "http://www.mendeley.com/documents/?uuid=6c6c561e-903f-400c-904e-545824d30b6a" ] } ], "mendeley" : { "formattedCitation" : "[49]", "plainTextFormattedCitation" : "[49]", "previouslyFormattedCitation" : "[48]" }, "properties" : { "noteIndex" : 0 }, "schema" : "https://github.com/citation-style-language/schema/raw/master/csl-citation.json" }</w:instrText>
            </w:r>
            <w:r>
              <w:rPr>
                <w:rFonts w:ascii="Times New Roman" w:hAnsi="Times New Roman" w:cs="Times New Roman"/>
                <w:sz w:val="16"/>
                <w:szCs w:val="16"/>
              </w:rPr>
              <w:fldChar w:fldCharType="separate"/>
            </w:r>
            <w:r w:rsidR="002A069F" w:rsidRPr="002A069F">
              <w:rPr>
                <w:rFonts w:ascii="Times New Roman" w:hAnsi="Times New Roman" w:cs="Times New Roman"/>
                <w:noProof/>
                <w:sz w:val="16"/>
                <w:szCs w:val="16"/>
              </w:rPr>
              <w:t>[49]</w:t>
            </w:r>
            <w:r>
              <w:rPr>
                <w:rFonts w:ascii="Times New Roman" w:hAnsi="Times New Roman" w:cs="Times New Roman"/>
                <w:sz w:val="16"/>
                <w:szCs w:val="16"/>
              </w:rPr>
              <w:fldChar w:fldCharType="end"/>
            </w:r>
          </w:p>
        </w:tc>
        <w:tc>
          <w:tcPr>
            <w:tcW w:w="1725" w:type="dxa"/>
            <w:shd w:val="clear" w:color="auto" w:fill="auto"/>
          </w:tcPr>
          <w:p w14:paraId="433E6BEB"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2007</w:t>
            </w:r>
          </w:p>
        </w:tc>
        <w:tc>
          <w:tcPr>
            <w:tcW w:w="1756" w:type="dxa"/>
            <w:shd w:val="clear" w:color="auto" w:fill="auto"/>
          </w:tcPr>
          <w:p w14:paraId="4CBEDF93"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DRIVE</w:t>
            </w:r>
          </w:p>
        </w:tc>
        <w:tc>
          <w:tcPr>
            <w:tcW w:w="1792" w:type="dxa"/>
            <w:shd w:val="clear" w:color="auto" w:fill="auto"/>
          </w:tcPr>
          <w:p w14:paraId="5193F600"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w:t>
            </w:r>
          </w:p>
        </w:tc>
        <w:tc>
          <w:tcPr>
            <w:tcW w:w="1795" w:type="dxa"/>
            <w:shd w:val="clear" w:color="auto" w:fill="auto"/>
          </w:tcPr>
          <w:p w14:paraId="3451318C"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w:t>
            </w:r>
          </w:p>
        </w:tc>
        <w:tc>
          <w:tcPr>
            <w:tcW w:w="1753" w:type="dxa"/>
            <w:shd w:val="clear" w:color="auto" w:fill="auto"/>
          </w:tcPr>
          <w:p w14:paraId="29E68FA4"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0.9535</w:t>
            </w:r>
          </w:p>
        </w:tc>
      </w:tr>
      <w:tr w:rsidR="000B7072" w:rsidRPr="00BB7F06" w14:paraId="554C28CC" w14:textId="77777777" w:rsidTr="00940D28">
        <w:tc>
          <w:tcPr>
            <w:tcW w:w="1705" w:type="dxa"/>
            <w:shd w:val="clear" w:color="auto" w:fill="auto"/>
          </w:tcPr>
          <w:p w14:paraId="548DF9C4" w14:textId="7049EBA6" w:rsidR="000B7072" w:rsidRPr="00BB7F06" w:rsidRDefault="000B7072" w:rsidP="00940D28">
            <w:pPr>
              <w:tabs>
                <w:tab w:val="left" w:pos="360"/>
              </w:tabs>
              <w:snapToGrid w:val="0"/>
              <w:rPr>
                <w:rFonts w:ascii="Times New Roman" w:hAnsi="Times New Roman" w:cs="Times New Roman"/>
                <w:sz w:val="16"/>
                <w:szCs w:val="16"/>
              </w:rPr>
            </w:pPr>
            <w:r w:rsidRPr="00BB7F06">
              <w:rPr>
                <w:rFonts w:ascii="Times New Roman" w:hAnsi="Times New Roman" w:cs="Times New Roman"/>
                <w:sz w:val="16"/>
                <w:szCs w:val="16"/>
              </w:rPr>
              <w:t>Cinsdikici dan Aydin</w:t>
            </w:r>
            <w:r>
              <w:rPr>
                <w:rFonts w:ascii="Times New Roman" w:hAnsi="Times New Roman" w:cs="Times New Roman"/>
                <w:sz w:val="16"/>
                <w:szCs w:val="16"/>
              </w:rPr>
              <w:t xml:space="preserve"> </w:t>
            </w:r>
            <w:r>
              <w:rPr>
                <w:rFonts w:ascii="Times New Roman" w:hAnsi="Times New Roman" w:cs="Times New Roman"/>
                <w:sz w:val="16"/>
                <w:szCs w:val="16"/>
              </w:rPr>
              <w:fldChar w:fldCharType="begin" w:fldLock="1"/>
            </w:r>
            <w:r w:rsidR="002A069F">
              <w:rPr>
                <w:rFonts w:ascii="Times New Roman" w:hAnsi="Times New Roman" w:cs="Times New Roman"/>
                <w:sz w:val="16"/>
                <w:szCs w:val="16"/>
              </w:rPr>
              <w:instrText>ADDIN CSL_CITATION { "citationItems" : [ { "id" : "ITEM-1", "itemData" : { "author" : [ { "dropping-particle" : "", "family" : "Cinsdikici", "given" : "M.G", "non-dropping-particle" : "", "parse-names" : false, "suffix" : "" }, { "dropping-particle" : "", "family" : "Aydin", "given" : "D.", "non-dropping-particle" : "", "parse-names" : false, "suffix" : "" } ], "container-title" : "Computer Methods and Programs in Biomedicine", "id" : "ITEM-1", "issued" : { "date-parts" : [ [ "2009" ] ] }, "page" : "85\u201395", "title" : "Detection of blood vessels in ophthalmoscope images using MF/ant (matched filter/ant colony) algorithm", "type" : "article-journal", "volume" : "96" }, "uris" : [ "http://www.mendeley.com/documents/?uuid=fc5cf5bd-f7db-44d2-b2f9-0cdbd9821d4c" ] } ], "mendeley" : { "formattedCitation" : "[50]", "plainTextFormattedCitation" : "[50]", "previouslyFormattedCitation" : "[49]" }, "properties" : { "noteIndex" : 0 }, "schema" : "https://github.com/citation-style-language/schema/raw/master/csl-citation.json" }</w:instrText>
            </w:r>
            <w:r>
              <w:rPr>
                <w:rFonts w:ascii="Times New Roman" w:hAnsi="Times New Roman" w:cs="Times New Roman"/>
                <w:sz w:val="16"/>
                <w:szCs w:val="16"/>
              </w:rPr>
              <w:fldChar w:fldCharType="separate"/>
            </w:r>
            <w:r w:rsidR="002A069F" w:rsidRPr="002A069F">
              <w:rPr>
                <w:rFonts w:ascii="Times New Roman" w:hAnsi="Times New Roman" w:cs="Times New Roman"/>
                <w:noProof/>
                <w:sz w:val="16"/>
                <w:szCs w:val="16"/>
              </w:rPr>
              <w:t>[50]</w:t>
            </w:r>
            <w:r>
              <w:rPr>
                <w:rFonts w:ascii="Times New Roman" w:hAnsi="Times New Roman" w:cs="Times New Roman"/>
                <w:sz w:val="16"/>
                <w:szCs w:val="16"/>
              </w:rPr>
              <w:fldChar w:fldCharType="end"/>
            </w:r>
          </w:p>
        </w:tc>
        <w:tc>
          <w:tcPr>
            <w:tcW w:w="1725" w:type="dxa"/>
            <w:shd w:val="clear" w:color="auto" w:fill="auto"/>
          </w:tcPr>
          <w:p w14:paraId="65B3BB3A"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2009</w:t>
            </w:r>
          </w:p>
        </w:tc>
        <w:tc>
          <w:tcPr>
            <w:tcW w:w="1756" w:type="dxa"/>
            <w:shd w:val="clear" w:color="auto" w:fill="auto"/>
          </w:tcPr>
          <w:p w14:paraId="3B2296E8"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DRIVE</w:t>
            </w:r>
          </w:p>
        </w:tc>
        <w:tc>
          <w:tcPr>
            <w:tcW w:w="1792" w:type="dxa"/>
            <w:shd w:val="clear" w:color="auto" w:fill="auto"/>
          </w:tcPr>
          <w:p w14:paraId="39041F45"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w:t>
            </w:r>
          </w:p>
        </w:tc>
        <w:tc>
          <w:tcPr>
            <w:tcW w:w="1795" w:type="dxa"/>
            <w:shd w:val="clear" w:color="auto" w:fill="auto"/>
          </w:tcPr>
          <w:p w14:paraId="6E305D80"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w:t>
            </w:r>
          </w:p>
        </w:tc>
        <w:tc>
          <w:tcPr>
            <w:tcW w:w="1753" w:type="dxa"/>
            <w:shd w:val="clear" w:color="auto" w:fill="auto"/>
          </w:tcPr>
          <w:p w14:paraId="507FE39F"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0.9293</w:t>
            </w:r>
          </w:p>
        </w:tc>
      </w:tr>
      <w:tr w:rsidR="000B7072" w:rsidRPr="00BB7F06" w14:paraId="5775B560" w14:textId="77777777" w:rsidTr="00940D28">
        <w:tc>
          <w:tcPr>
            <w:tcW w:w="1705" w:type="dxa"/>
            <w:shd w:val="clear" w:color="auto" w:fill="auto"/>
          </w:tcPr>
          <w:p w14:paraId="65C5F25F" w14:textId="3585B2CA" w:rsidR="000B7072" w:rsidRPr="00BB7F06" w:rsidRDefault="000B7072" w:rsidP="00940D28">
            <w:pPr>
              <w:tabs>
                <w:tab w:val="left" w:pos="360"/>
              </w:tabs>
              <w:snapToGrid w:val="0"/>
              <w:rPr>
                <w:rFonts w:ascii="Times New Roman" w:hAnsi="Times New Roman" w:cs="Times New Roman"/>
                <w:sz w:val="16"/>
                <w:szCs w:val="16"/>
              </w:rPr>
            </w:pPr>
            <w:r w:rsidRPr="00BB7F06">
              <w:rPr>
                <w:rFonts w:ascii="Times New Roman" w:hAnsi="Times New Roman" w:cs="Times New Roman"/>
                <w:sz w:val="16"/>
                <w:szCs w:val="16"/>
              </w:rPr>
              <w:t>Odstrcilik et al.</w:t>
            </w:r>
            <w:r>
              <w:rPr>
                <w:rFonts w:ascii="Times New Roman" w:hAnsi="Times New Roman" w:cs="Times New Roman"/>
                <w:sz w:val="16"/>
                <w:szCs w:val="16"/>
              </w:rPr>
              <w:t xml:space="preserve"> </w:t>
            </w:r>
            <w:r>
              <w:rPr>
                <w:rFonts w:ascii="Times New Roman" w:hAnsi="Times New Roman" w:cs="Times New Roman"/>
                <w:sz w:val="16"/>
                <w:szCs w:val="16"/>
              </w:rPr>
              <w:fldChar w:fldCharType="begin" w:fldLock="1"/>
            </w:r>
            <w:r w:rsidR="002A069F">
              <w:rPr>
                <w:rFonts w:ascii="Times New Roman" w:hAnsi="Times New Roman" w:cs="Times New Roman"/>
                <w:sz w:val="16"/>
                <w:szCs w:val="16"/>
              </w:rPr>
              <w:instrText>ADDIN CSL_CITATION { "citationItems" : [ { "id" : "ITEM-1", "itemData" : { "DOI" : "10.1049/iet-ipr.2012.0455", "ISBN" : "1751-9659", "ISSN" : "1751-9659", "abstract" : "Automatic assessment of retinal vessels plays an important role in the diagnosis of various eye, as well as systemic diseases. A public screening is highly desirable for prompt and effective treatment, since such diseases need to be diagnosed at an early stage. Automated and accurate segmentation of the retinal blood vessel tree is one of the challenging tasks in the computer-aided analysis of fundus images today. We improve the concept of matched filtering, and propose a novel and accurate method for segmenting retinal vessels. Our goal is to be able to segment blood vessels with varying vessel diameters in high-resolution colour fundus images. All recent authors compare their vessel segmentation results to each other using only low-resolution retinal image databases. Consequently, we provide a new publicly available high-resolution fundus image database of healthy and pathological retinas. Our performance evaluation shows that the proposed blood vessel segmentation approach is at least comparable with recent state-of-the-art methods. It outperforms most of them with an accuracy of 95% evaluated on the new database.", "author" : [ { "dropping-particle" : "", "family" : "Odstrcilik", "given" : "Jan", "non-dropping-particle" : "", "parse-names" : false, "suffix" : "" }, { "dropping-particle" : "", "family" : "Kolar", "given" : "Radim", "non-dropping-particle" : "", "parse-names" : false, "suffix" : "" }, { "dropping-particle" : "", "family" : "Kubena", "given" : "Tomas", "non-dropping-particle" : "", "parse-names" : false, "suffix" : "" }, { "dropping-particle" : "", "family" : "Cernosek", "given" : "Pavel", "non-dropping-particle" : "", "parse-names" : false, "suffix" : "" }, { "dropping-particle" : "", "family" : "Budai", "given" : "Attila", "non-dropping-particle" : "", "parse-names" : false, "suffix" : "" }, { "dropping-particle" : "", "family" : "Hornegger", "given" : "Joachim", "non-dropping-particle" : "", "parse-names" : false, "suffix" : "" }, { "dropping-particle" : "", "family" : "Gazarek", "given" : "Jiri", "non-dropping-particle" : "", "parse-names" : false, "suffix" : "" }, { "dropping-particle" : "", "family" : "Svoboda", "given" : "Ondrej", "non-dropping-particle" : "", "parse-names" : false, "suffix" : "" }, { "dropping-particle" : "", "family" : "Jan", "given" : "Jiri", "non-dropping-particle" : "", "parse-names" : false, "suffix" : "" }, { "dropping-particle" : "", "family" : "Angelopoulou", "given" : "Elli", "non-dropping-particle" : "", "parse-names" : false, "suffix" : "" } ], "container-title" : "IET Image Processing", "id" : "ITEM-1", "issue" : "4", "issued" : { "date-parts" : [ [ "2013" ] ] }, "page" : "373-383", "title" : "Retinal vessel segmentation by improved matched filtering: evaluation on a new high-resolution fundus image database", "type" : "article-journal", "volume" : "7" }, "uris" : [ "http://www.mendeley.com/documents/?uuid=8bdbfd90-196b-4a8b-94c8-2122b26289c1" ] } ], "mendeley" : { "formattedCitation" : "[51]", "plainTextFormattedCitation" : "[51]", "previouslyFormattedCitation" : "[50]" }, "properties" : { "noteIndex" : 0 }, "schema" : "https://github.com/citation-style-language/schema/raw/master/csl-citation.json" }</w:instrText>
            </w:r>
            <w:r>
              <w:rPr>
                <w:rFonts w:ascii="Times New Roman" w:hAnsi="Times New Roman" w:cs="Times New Roman"/>
                <w:sz w:val="16"/>
                <w:szCs w:val="16"/>
              </w:rPr>
              <w:fldChar w:fldCharType="separate"/>
            </w:r>
            <w:r w:rsidR="002A069F" w:rsidRPr="002A069F">
              <w:rPr>
                <w:rFonts w:ascii="Times New Roman" w:hAnsi="Times New Roman" w:cs="Times New Roman"/>
                <w:noProof/>
                <w:sz w:val="16"/>
                <w:szCs w:val="16"/>
              </w:rPr>
              <w:t>[51]</w:t>
            </w:r>
            <w:r>
              <w:rPr>
                <w:rFonts w:ascii="Times New Roman" w:hAnsi="Times New Roman" w:cs="Times New Roman"/>
                <w:sz w:val="16"/>
                <w:szCs w:val="16"/>
              </w:rPr>
              <w:fldChar w:fldCharType="end"/>
            </w:r>
          </w:p>
        </w:tc>
        <w:tc>
          <w:tcPr>
            <w:tcW w:w="1725" w:type="dxa"/>
            <w:shd w:val="clear" w:color="auto" w:fill="auto"/>
          </w:tcPr>
          <w:p w14:paraId="75F025A9"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2013</w:t>
            </w:r>
          </w:p>
        </w:tc>
        <w:tc>
          <w:tcPr>
            <w:tcW w:w="1756" w:type="dxa"/>
            <w:shd w:val="clear" w:color="auto" w:fill="auto"/>
          </w:tcPr>
          <w:p w14:paraId="18E1CDF7"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DRIVE</w:t>
            </w:r>
          </w:p>
          <w:p w14:paraId="29A74317"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STARE</w:t>
            </w:r>
          </w:p>
        </w:tc>
        <w:tc>
          <w:tcPr>
            <w:tcW w:w="1792" w:type="dxa"/>
            <w:shd w:val="clear" w:color="auto" w:fill="auto"/>
          </w:tcPr>
          <w:p w14:paraId="10C59257"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0.7060</w:t>
            </w:r>
          </w:p>
          <w:p w14:paraId="068BC3F0"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0.7847</w:t>
            </w:r>
          </w:p>
        </w:tc>
        <w:tc>
          <w:tcPr>
            <w:tcW w:w="1795" w:type="dxa"/>
            <w:shd w:val="clear" w:color="auto" w:fill="auto"/>
          </w:tcPr>
          <w:p w14:paraId="3AE887BC"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0.9693</w:t>
            </w:r>
          </w:p>
          <w:p w14:paraId="05ABFDF5"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0.9512</w:t>
            </w:r>
          </w:p>
        </w:tc>
        <w:tc>
          <w:tcPr>
            <w:tcW w:w="1753" w:type="dxa"/>
            <w:shd w:val="clear" w:color="auto" w:fill="auto"/>
          </w:tcPr>
          <w:p w14:paraId="323A5E7F"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0.9340</w:t>
            </w:r>
          </w:p>
          <w:p w14:paraId="0447F459"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0.9341</w:t>
            </w:r>
          </w:p>
        </w:tc>
      </w:tr>
      <w:tr w:rsidR="000B7072" w:rsidRPr="00BB7F06" w14:paraId="02E989A0" w14:textId="77777777" w:rsidTr="00940D28">
        <w:tc>
          <w:tcPr>
            <w:tcW w:w="1705" w:type="dxa"/>
            <w:shd w:val="clear" w:color="auto" w:fill="auto"/>
          </w:tcPr>
          <w:p w14:paraId="59BC02CF" w14:textId="26606ABC" w:rsidR="000B7072" w:rsidRPr="00BB7F06" w:rsidRDefault="000B7072" w:rsidP="00940D28">
            <w:pPr>
              <w:tabs>
                <w:tab w:val="left" w:pos="360"/>
              </w:tabs>
              <w:snapToGrid w:val="0"/>
              <w:rPr>
                <w:rFonts w:ascii="Times New Roman" w:hAnsi="Times New Roman" w:cs="Times New Roman"/>
                <w:sz w:val="16"/>
                <w:szCs w:val="16"/>
              </w:rPr>
            </w:pPr>
            <w:r w:rsidRPr="00BB7F06">
              <w:rPr>
                <w:rFonts w:ascii="Times New Roman" w:hAnsi="Times New Roman" w:cs="Times New Roman"/>
                <w:sz w:val="16"/>
                <w:szCs w:val="16"/>
              </w:rPr>
              <w:t>Fazli et al.</w:t>
            </w:r>
            <w:r>
              <w:rPr>
                <w:rFonts w:ascii="Times New Roman" w:hAnsi="Times New Roman" w:cs="Times New Roman"/>
                <w:sz w:val="16"/>
                <w:szCs w:val="16"/>
              </w:rPr>
              <w:t xml:space="preserve"> </w:t>
            </w:r>
            <w:r>
              <w:rPr>
                <w:rFonts w:ascii="Times New Roman" w:hAnsi="Times New Roman" w:cs="Times New Roman"/>
                <w:sz w:val="16"/>
                <w:szCs w:val="16"/>
              </w:rPr>
              <w:fldChar w:fldCharType="begin" w:fldLock="1"/>
            </w:r>
            <w:r w:rsidR="002A069F">
              <w:rPr>
                <w:rFonts w:ascii="Times New Roman" w:hAnsi="Times New Roman" w:cs="Times New Roman"/>
                <w:sz w:val="16"/>
                <w:szCs w:val="16"/>
              </w:rPr>
              <w:instrText>ADDIN CSL_CITATION { "citationItems" : [ { "id" : "ITEM-1", "itemData" : { "ISBN" : "9781467361842", "author" : [ { "dropping-particle" : "", "family" : "Fazli", "given" : "Saeid", "non-dropping-particle" : "", "parse-names" : false, "suffix" : "" }, { "dropping-particle" : "", "family" : "Transformations", "given" : "a Intensity", "non-dropping-particle" : "", "parse-names" : false, "suffix" : "" } ], "id" : "ITEM-1", "issued" : { "date-parts" : [ [ "2013" ] ] }, "page" : "131-135", "title" : "A novel retinal vessel segmentation based on local adaptive histogram equalization", "type" : "article-journal" }, "uris" : [ "http://www.mendeley.com/documents/?uuid=c1e83f1b-120e-4dfa-9a8d-32e444b4a09f" ] } ], "mendeley" : { "formattedCitation" : "[52]", "plainTextFormattedCitation" : "[52]", "previouslyFormattedCitation" : "[51]" }, "properties" : { "noteIndex" : 0 }, "schema" : "https://github.com/citation-style-language/schema/raw/master/csl-citation.json" }</w:instrText>
            </w:r>
            <w:r>
              <w:rPr>
                <w:rFonts w:ascii="Times New Roman" w:hAnsi="Times New Roman" w:cs="Times New Roman"/>
                <w:sz w:val="16"/>
                <w:szCs w:val="16"/>
              </w:rPr>
              <w:fldChar w:fldCharType="separate"/>
            </w:r>
            <w:r w:rsidR="002A069F" w:rsidRPr="002A069F">
              <w:rPr>
                <w:rFonts w:ascii="Times New Roman" w:hAnsi="Times New Roman" w:cs="Times New Roman"/>
                <w:noProof/>
                <w:sz w:val="16"/>
                <w:szCs w:val="16"/>
              </w:rPr>
              <w:t>[52]</w:t>
            </w:r>
            <w:r>
              <w:rPr>
                <w:rFonts w:ascii="Times New Roman" w:hAnsi="Times New Roman" w:cs="Times New Roman"/>
                <w:sz w:val="16"/>
                <w:szCs w:val="16"/>
              </w:rPr>
              <w:fldChar w:fldCharType="end"/>
            </w:r>
          </w:p>
        </w:tc>
        <w:tc>
          <w:tcPr>
            <w:tcW w:w="1725" w:type="dxa"/>
            <w:shd w:val="clear" w:color="auto" w:fill="auto"/>
          </w:tcPr>
          <w:p w14:paraId="1CC49E5C"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2013</w:t>
            </w:r>
          </w:p>
        </w:tc>
        <w:tc>
          <w:tcPr>
            <w:tcW w:w="1756" w:type="dxa"/>
            <w:shd w:val="clear" w:color="auto" w:fill="auto"/>
          </w:tcPr>
          <w:p w14:paraId="3DFBFD1F"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DRIVE</w:t>
            </w:r>
          </w:p>
        </w:tc>
        <w:tc>
          <w:tcPr>
            <w:tcW w:w="1792" w:type="dxa"/>
            <w:shd w:val="clear" w:color="auto" w:fill="auto"/>
          </w:tcPr>
          <w:p w14:paraId="072A75F7"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w:t>
            </w:r>
          </w:p>
        </w:tc>
        <w:tc>
          <w:tcPr>
            <w:tcW w:w="1795" w:type="dxa"/>
            <w:shd w:val="clear" w:color="auto" w:fill="auto"/>
          </w:tcPr>
          <w:p w14:paraId="02FC4732"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w:t>
            </w:r>
          </w:p>
        </w:tc>
        <w:tc>
          <w:tcPr>
            <w:tcW w:w="1753" w:type="dxa"/>
            <w:shd w:val="clear" w:color="auto" w:fill="auto"/>
          </w:tcPr>
          <w:p w14:paraId="23440110"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0.9353</w:t>
            </w:r>
          </w:p>
        </w:tc>
      </w:tr>
      <w:tr w:rsidR="000B7072" w:rsidRPr="00BB7F06" w14:paraId="55163F11" w14:textId="77777777" w:rsidTr="00940D28">
        <w:tc>
          <w:tcPr>
            <w:tcW w:w="10526" w:type="dxa"/>
            <w:gridSpan w:val="6"/>
            <w:shd w:val="clear" w:color="auto" w:fill="E7E6E6"/>
          </w:tcPr>
          <w:p w14:paraId="54517C31" w14:textId="77777777" w:rsidR="000B7072" w:rsidRPr="00BB7F06" w:rsidRDefault="000B7072" w:rsidP="00940D28">
            <w:pPr>
              <w:tabs>
                <w:tab w:val="left" w:pos="360"/>
              </w:tabs>
              <w:snapToGrid w:val="0"/>
              <w:jc w:val="center"/>
              <w:rPr>
                <w:rFonts w:ascii="Times New Roman" w:hAnsi="Times New Roman" w:cs="Times New Roman"/>
                <w:b/>
                <w:sz w:val="16"/>
                <w:szCs w:val="16"/>
              </w:rPr>
            </w:pPr>
            <w:r w:rsidRPr="00BB7F06">
              <w:rPr>
                <w:rFonts w:ascii="Times New Roman" w:hAnsi="Times New Roman" w:cs="Times New Roman"/>
                <w:b/>
                <w:sz w:val="16"/>
                <w:szCs w:val="16"/>
              </w:rPr>
              <w:t>Vessel Tracking/ Tracing Method</w:t>
            </w:r>
          </w:p>
        </w:tc>
      </w:tr>
      <w:tr w:rsidR="000B7072" w:rsidRPr="00BB7F06" w14:paraId="7A6DBD38" w14:textId="77777777" w:rsidTr="00940D28">
        <w:tc>
          <w:tcPr>
            <w:tcW w:w="1705" w:type="dxa"/>
            <w:shd w:val="clear" w:color="auto" w:fill="E7E6E6"/>
          </w:tcPr>
          <w:p w14:paraId="517E42CC"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Paper</w:t>
            </w:r>
          </w:p>
        </w:tc>
        <w:tc>
          <w:tcPr>
            <w:tcW w:w="1725" w:type="dxa"/>
            <w:shd w:val="clear" w:color="auto" w:fill="E7E6E6"/>
          </w:tcPr>
          <w:p w14:paraId="73D55ADB"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Year</w:t>
            </w:r>
          </w:p>
        </w:tc>
        <w:tc>
          <w:tcPr>
            <w:tcW w:w="1756" w:type="dxa"/>
            <w:shd w:val="clear" w:color="auto" w:fill="E7E6E6"/>
          </w:tcPr>
          <w:p w14:paraId="5B0B8017"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Database</w:t>
            </w:r>
          </w:p>
        </w:tc>
        <w:tc>
          <w:tcPr>
            <w:tcW w:w="1792" w:type="dxa"/>
            <w:shd w:val="clear" w:color="auto" w:fill="E7E6E6"/>
          </w:tcPr>
          <w:p w14:paraId="633DC7FF"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Sensitivity</w:t>
            </w:r>
          </w:p>
        </w:tc>
        <w:tc>
          <w:tcPr>
            <w:tcW w:w="1795" w:type="dxa"/>
            <w:shd w:val="clear" w:color="auto" w:fill="E7E6E6"/>
          </w:tcPr>
          <w:p w14:paraId="542E7314"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Specificity</w:t>
            </w:r>
          </w:p>
        </w:tc>
        <w:tc>
          <w:tcPr>
            <w:tcW w:w="1753" w:type="dxa"/>
            <w:shd w:val="clear" w:color="auto" w:fill="E7E6E6"/>
          </w:tcPr>
          <w:p w14:paraId="1501A042"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Accuracy</w:t>
            </w:r>
          </w:p>
        </w:tc>
      </w:tr>
      <w:tr w:rsidR="000B7072" w:rsidRPr="00BB7F06" w14:paraId="7BC5F5D8" w14:textId="77777777" w:rsidTr="00940D28">
        <w:tc>
          <w:tcPr>
            <w:tcW w:w="1705" w:type="dxa"/>
            <w:shd w:val="clear" w:color="auto" w:fill="FFFFFF"/>
          </w:tcPr>
          <w:p w14:paraId="5F0104DA" w14:textId="67B3DF19"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Khadijah et al.</w:t>
            </w:r>
            <w:r>
              <w:rPr>
                <w:rFonts w:ascii="Times New Roman" w:hAnsi="Times New Roman" w:cs="Times New Roman"/>
                <w:sz w:val="16"/>
                <w:szCs w:val="16"/>
              </w:rPr>
              <w:t xml:space="preserve"> </w:t>
            </w:r>
            <w:r>
              <w:rPr>
                <w:rFonts w:ascii="Times New Roman" w:hAnsi="Times New Roman" w:cs="Times New Roman"/>
                <w:sz w:val="16"/>
                <w:szCs w:val="16"/>
              </w:rPr>
              <w:fldChar w:fldCharType="begin" w:fldLock="1"/>
            </w:r>
            <w:r w:rsidR="002A069F">
              <w:rPr>
                <w:rFonts w:ascii="Times New Roman" w:hAnsi="Times New Roman" w:cs="Times New Roman"/>
                <w:sz w:val="16"/>
                <w:szCs w:val="16"/>
              </w:rPr>
              <w:instrText>ADDIN CSL_CITATION { "citationItems" : [ { "id" : "ITEM-1", "itemData" : { "ISBN" : "9781479956869", "author" : [ { "dropping-particle" : "", "family" : "Khadijah", "given" : "Siti", "non-dropping-particle" : "", "parse-names" : false, "suffix" : "" }, { "dropping-particle" : "", "family" : "Zaki", "given" : "Mohd", "non-dropping-particle" : "", "parse-names" : false, "suffix" : "" }, { "dropping-particle" : "", "family" : "Zulkifley", "given" : "Mohd Asyraf", "non-dropping-particle" : "", "parse-names" : false, "suffix" : "" }, { "dropping-particle" : "", "family" : "Nazari", "given" : "Ain", "non-dropping-particle" : "", "parse-names" : false, "suffix" : "" } ], "id" : "ITEM-1", "issue" : "November", "issued" : { "date-parts" : [ [ "2014" ] ] }, "page" : "28-30", "title" : "Tracing of retinal blood vessels through edge information", "type" : "article-journal" }, "uris" : [ "http://www.mendeley.com/documents/?uuid=2c5feff5-962d-4605-b94a-596907a0ca5c" ] } ], "mendeley" : { "formattedCitation" : "[68]", "plainTextFormattedCitation" : "[68]", "previouslyFormattedCitation" : "[67]" }, "properties" : { "noteIndex" : 0 }, "schema" : "https://github.com/citation-style-language/schema/raw/master/csl-citation.json" }</w:instrText>
            </w:r>
            <w:r>
              <w:rPr>
                <w:rFonts w:ascii="Times New Roman" w:hAnsi="Times New Roman" w:cs="Times New Roman"/>
                <w:sz w:val="16"/>
                <w:szCs w:val="16"/>
              </w:rPr>
              <w:fldChar w:fldCharType="separate"/>
            </w:r>
            <w:r w:rsidR="002A069F" w:rsidRPr="002A069F">
              <w:rPr>
                <w:rFonts w:ascii="Times New Roman" w:hAnsi="Times New Roman" w:cs="Times New Roman"/>
                <w:noProof/>
                <w:sz w:val="16"/>
                <w:szCs w:val="16"/>
              </w:rPr>
              <w:t>[68]</w:t>
            </w:r>
            <w:r>
              <w:rPr>
                <w:rFonts w:ascii="Times New Roman" w:hAnsi="Times New Roman" w:cs="Times New Roman"/>
                <w:sz w:val="16"/>
                <w:szCs w:val="16"/>
              </w:rPr>
              <w:fldChar w:fldCharType="end"/>
            </w:r>
          </w:p>
        </w:tc>
        <w:tc>
          <w:tcPr>
            <w:tcW w:w="1725" w:type="dxa"/>
            <w:shd w:val="clear" w:color="auto" w:fill="FFFFFF"/>
          </w:tcPr>
          <w:p w14:paraId="4524149C"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2014</w:t>
            </w:r>
          </w:p>
        </w:tc>
        <w:tc>
          <w:tcPr>
            <w:tcW w:w="1756" w:type="dxa"/>
            <w:shd w:val="clear" w:color="auto" w:fill="FFFFFF"/>
          </w:tcPr>
          <w:p w14:paraId="1437705A"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DRIVE</w:t>
            </w:r>
          </w:p>
          <w:p w14:paraId="2DDDF1B5"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STARE</w:t>
            </w:r>
          </w:p>
        </w:tc>
        <w:tc>
          <w:tcPr>
            <w:tcW w:w="1792" w:type="dxa"/>
            <w:shd w:val="clear" w:color="auto" w:fill="FFFFFF"/>
          </w:tcPr>
          <w:p w14:paraId="368E6B65"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w:t>
            </w:r>
          </w:p>
        </w:tc>
        <w:tc>
          <w:tcPr>
            <w:tcW w:w="1795" w:type="dxa"/>
            <w:shd w:val="clear" w:color="auto" w:fill="FFFFFF"/>
          </w:tcPr>
          <w:p w14:paraId="10BAD5D7"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w:t>
            </w:r>
          </w:p>
        </w:tc>
        <w:tc>
          <w:tcPr>
            <w:tcW w:w="1753" w:type="dxa"/>
            <w:shd w:val="clear" w:color="auto" w:fill="FFFFFF"/>
          </w:tcPr>
          <w:p w14:paraId="6AAA4BE8"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0.9391</w:t>
            </w:r>
          </w:p>
          <w:p w14:paraId="222EE2F8"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0.9335</w:t>
            </w:r>
          </w:p>
        </w:tc>
      </w:tr>
      <w:tr w:rsidR="000B7072" w:rsidRPr="00BB7F06" w14:paraId="53A53518" w14:textId="77777777" w:rsidTr="00940D28">
        <w:tc>
          <w:tcPr>
            <w:tcW w:w="10526" w:type="dxa"/>
            <w:gridSpan w:val="6"/>
            <w:shd w:val="clear" w:color="auto" w:fill="E7E6E6"/>
          </w:tcPr>
          <w:p w14:paraId="747550AF"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b/>
                <w:sz w:val="16"/>
                <w:szCs w:val="16"/>
              </w:rPr>
              <w:t>Multi Scale</w:t>
            </w:r>
          </w:p>
        </w:tc>
      </w:tr>
      <w:tr w:rsidR="000B7072" w:rsidRPr="00BB7F06" w14:paraId="08F1F51D" w14:textId="77777777" w:rsidTr="00940D28">
        <w:tc>
          <w:tcPr>
            <w:tcW w:w="1705" w:type="dxa"/>
            <w:shd w:val="clear" w:color="auto" w:fill="E7E6E6"/>
          </w:tcPr>
          <w:p w14:paraId="03F2CCBD"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Paper</w:t>
            </w:r>
          </w:p>
        </w:tc>
        <w:tc>
          <w:tcPr>
            <w:tcW w:w="1725" w:type="dxa"/>
            <w:shd w:val="clear" w:color="auto" w:fill="E7E6E6"/>
          </w:tcPr>
          <w:p w14:paraId="14A51B2C"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Year</w:t>
            </w:r>
          </w:p>
        </w:tc>
        <w:tc>
          <w:tcPr>
            <w:tcW w:w="1756" w:type="dxa"/>
            <w:shd w:val="clear" w:color="auto" w:fill="E7E6E6"/>
          </w:tcPr>
          <w:p w14:paraId="1D10166B"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Database</w:t>
            </w:r>
          </w:p>
        </w:tc>
        <w:tc>
          <w:tcPr>
            <w:tcW w:w="1792" w:type="dxa"/>
            <w:shd w:val="clear" w:color="auto" w:fill="E7E6E6"/>
          </w:tcPr>
          <w:p w14:paraId="0D38B987"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Sensitivity</w:t>
            </w:r>
          </w:p>
        </w:tc>
        <w:tc>
          <w:tcPr>
            <w:tcW w:w="1795" w:type="dxa"/>
            <w:shd w:val="clear" w:color="auto" w:fill="E7E6E6"/>
          </w:tcPr>
          <w:p w14:paraId="54321B6D"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Specificity</w:t>
            </w:r>
          </w:p>
        </w:tc>
        <w:tc>
          <w:tcPr>
            <w:tcW w:w="1753" w:type="dxa"/>
            <w:shd w:val="clear" w:color="auto" w:fill="E7E6E6"/>
          </w:tcPr>
          <w:p w14:paraId="215304F5"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Accuracy</w:t>
            </w:r>
          </w:p>
        </w:tc>
      </w:tr>
      <w:tr w:rsidR="000B7072" w:rsidRPr="00BB7F06" w14:paraId="38954871" w14:textId="77777777" w:rsidTr="00940D28">
        <w:tc>
          <w:tcPr>
            <w:tcW w:w="1705" w:type="dxa"/>
            <w:shd w:val="clear" w:color="auto" w:fill="auto"/>
          </w:tcPr>
          <w:p w14:paraId="4554FF4D" w14:textId="7B9D1731" w:rsidR="000B7072" w:rsidRPr="00BB7F06" w:rsidRDefault="000B7072" w:rsidP="00940D28">
            <w:pPr>
              <w:tabs>
                <w:tab w:val="left" w:pos="360"/>
              </w:tabs>
              <w:snapToGrid w:val="0"/>
              <w:rPr>
                <w:rFonts w:ascii="Times New Roman" w:hAnsi="Times New Roman" w:cs="Times New Roman"/>
                <w:sz w:val="16"/>
                <w:szCs w:val="16"/>
              </w:rPr>
            </w:pPr>
            <w:r w:rsidRPr="00BB7F06">
              <w:rPr>
                <w:rFonts w:ascii="Times New Roman" w:hAnsi="Times New Roman" w:cs="Times New Roman"/>
                <w:sz w:val="16"/>
                <w:szCs w:val="16"/>
              </w:rPr>
              <w:t>Martinez Perez et al.</w:t>
            </w:r>
            <w:r>
              <w:rPr>
                <w:rFonts w:ascii="Times New Roman" w:hAnsi="Times New Roman" w:cs="Times New Roman"/>
                <w:sz w:val="16"/>
                <w:szCs w:val="16"/>
              </w:rPr>
              <w:t xml:space="preserve"> </w:t>
            </w:r>
            <w:r>
              <w:rPr>
                <w:rFonts w:ascii="Times New Roman" w:hAnsi="Times New Roman" w:cs="Times New Roman"/>
                <w:sz w:val="16"/>
                <w:szCs w:val="16"/>
              </w:rPr>
              <w:fldChar w:fldCharType="begin" w:fldLock="1"/>
            </w:r>
            <w:r w:rsidR="002A069F">
              <w:rPr>
                <w:rFonts w:ascii="Times New Roman" w:hAnsi="Times New Roman" w:cs="Times New Roman"/>
                <w:sz w:val="16"/>
                <w:szCs w:val="16"/>
              </w:rPr>
              <w:instrText>ADDIN CSL_CITATION { "citationItems" : [ { "id" : "ITEM-1", "itemData" : { "author" : [ { "dropping-particle" : "", "family" : "Martinez-perez", "given" : "M Elena", "non-dropping-particle" : "", "parse-names" : false, "suffix" : "" }, { "dropping-particle" : "", "family" : "Hughes", "given" : "Alun D", "non-dropping-particle" : "", "parse-names" : false, "suffix" : "" }, { "dropping-particle" : "", "family" : "Stanton", "given" : "A.V.", "non-dropping-particle" : "", "parse-names" : false, "suffix" : "" }, { "dropping-particle" : "", "family" : "Thom", "given" : "Simon A", "non-dropping-particle" : "", "parse-names" : false, "suffix" : "" }, { "dropping-particle" : "", "family" : "Bharath", "given" : "Anil A", "non-dropping-particle" : "", "parse-names" : false, "suffix" : "" }, { "dropping-particle" : "", "family" : "Parker", "given" : "Kim H", "non-dropping-particle" : "", "parse-names" : false, "suffix" : "" } ], "container-title" : "Proceedings of the Second International Conference on Medical Image Computing and Computer-Assisted Intervention, Springer-Verlag, London, UK,", "id" : "ITEM-1", "issue" : "90-97", "issued" : { "date-parts" : [ [ "1999" ] ] }, "title" : "Retinal blood vessel segmentation by means of scale-space analysis and region growing", "type" : "article-journal" }, "uris" : [ "http://www.mendeley.com/documents/?uuid=975faa60-5cde-4f8a-99fa-48d2855bcfa2" ] } ], "mendeley" : { "formattedCitation" : "[44]", "plainTextFormattedCitation" : "[44]", "previouslyFormattedCitation" : "[43]" }, "properties" : { "noteIndex" : 0 }, "schema" : "https://github.com/citation-style-language/schema/raw/master/csl-citation.json" }</w:instrText>
            </w:r>
            <w:r>
              <w:rPr>
                <w:rFonts w:ascii="Times New Roman" w:hAnsi="Times New Roman" w:cs="Times New Roman"/>
                <w:sz w:val="16"/>
                <w:szCs w:val="16"/>
              </w:rPr>
              <w:fldChar w:fldCharType="separate"/>
            </w:r>
            <w:r w:rsidR="002A069F" w:rsidRPr="002A069F">
              <w:rPr>
                <w:rFonts w:ascii="Times New Roman" w:hAnsi="Times New Roman" w:cs="Times New Roman"/>
                <w:noProof/>
                <w:sz w:val="16"/>
                <w:szCs w:val="16"/>
              </w:rPr>
              <w:t>[44]</w:t>
            </w:r>
            <w:r>
              <w:rPr>
                <w:rFonts w:ascii="Times New Roman" w:hAnsi="Times New Roman" w:cs="Times New Roman"/>
                <w:sz w:val="16"/>
                <w:szCs w:val="16"/>
              </w:rPr>
              <w:fldChar w:fldCharType="end"/>
            </w:r>
          </w:p>
        </w:tc>
        <w:tc>
          <w:tcPr>
            <w:tcW w:w="1725" w:type="dxa"/>
            <w:shd w:val="clear" w:color="auto" w:fill="auto"/>
          </w:tcPr>
          <w:p w14:paraId="68D2F56D"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1999</w:t>
            </w:r>
          </w:p>
        </w:tc>
        <w:tc>
          <w:tcPr>
            <w:tcW w:w="1756" w:type="dxa"/>
            <w:shd w:val="clear" w:color="auto" w:fill="auto"/>
          </w:tcPr>
          <w:p w14:paraId="001E493E"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DRIVE</w:t>
            </w:r>
          </w:p>
        </w:tc>
        <w:tc>
          <w:tcPr>
            <w:tcW w:w="1792" w:type="dxa"/>
            <w:shd w:val="clear" w:color="auto" w:fill="auto"/>
          </w:tcPr>
          <w:p w14:paraId="24EC7F8E"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0.6389</w:t>
            </w:r>
          </w:p>
        </w:tc>
        <w:tc>
          <w:tcPr>
            <w:tcW w:w="1795" w:type="dxa"/>
            <w:shd w:val="clear" w:color="auto" w:fill="auto"/>
          </w:tcPr>
          <w:p w14:paraId="1FE62EA0"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w:t>
            </w:r>
          </w:p>
        </w:tc>
        <w:tc>
          <w:tcPr>
            <w:tcW w:w="1753" w:type="dxa"/>
            <w:shd w:val="clear" w:color="auto" w:fill="auto"/>
          </w:tcPr>
          <w:p w14:paraId="5C976F4A"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0.9181</w:t>
            </w:r>
          </w:p>
        </w:tc>
      </w:tr>
      <w:tr w:rsidR="000B7072" w:rsidRPr="00BB7F06" w14:paraId="047060BE" w14:textId="77777777" w:rsidTr="00940D28">
        <w:tc>
          <w:tcPr>
            <w:tcW w:w="1705" w:type="dxa"/>
            <w:shd w:val="clear" w:color="auto" w:fill="auto"/>
          </w:tcPr>
          <w:p w14:paraId="5208F9BB" w14:textId="078B8003" w:rsidR="000B7072" w:rsidRPr="00BB7F06" w:rsidRDefault="000B7072" w:rsidP="00940D28">
            <w:pPr>
              <w:tabs>
                <w:tab w:val="left" w:pos="360"/>
              </w:tabs>
              <w:snapToGrid w:val="0"/>
              <w:rPr>
                <w:rFonts w:ascii="Times New Roman" w:hAnsi="Times New Roman" w:cs="Times New Roman"/>
                <w:sz w:val="16"/>
                <w:szCs w:val="16"/>
              </w:rPr>
            </w:pPr>
            <w:r w:rsidRPr="00BB7F06">
              <w:rPr>
                <w:rFonts w:ascii="Times New Roman" w:hAnsi="Times New Roman" w:cs="Times New Roman"/>
                <w:sz w:val="16"/>
                <w:szCs w:val="16"/>
              </w:rPr>
              <w:t>Vlacos et al.</w:t>
            </w:r>
            <w:r>
              <w:rPr>
                <w:rFonts w:ascii="Times New Roman" w:hAnsi="Times New Roman" w:cs="Times New Roman"/>
                <w:sz w:val="16"/>
                <w:szCs w:val="16"/>
              </w:rPr>
              <w:t xml:space="preserve"> </w:t>
            </w:r>
            <w:r>
              <w:rPr>
                <w:rFonts w:ascii="Times New Roman" w:hAnsi="Times New Roman" w:cs="Times New Roman"/>
                <w:sz w:val="16"/>
                <w:szCs w:val="16"/>
              </w:rPr>
              <w:fldChar w:fldCharType="begin" w:fldLock="1"/>
            </w:r>
            <w:r w:rsidR="002A069F">
              <w:rPr>
                <w:rFonts w:ascii="Times New Roman" w:hAnsi="Times New Roman" w:cs="Times New Roman"/>
                <w:sz w:val="16"/>
                <w:szCs w:val="16"/>
              </w:rPr>
              <w:instrText>ADDIN CSL_CITATION { "citationItems" : [ { "id" : "ITEM-1", "itemData" : { "author" : [ { "dropping-particle" : "", "family" : "Vlacos", "given" : "M", "non-dropping-particle" : "", "parse-names" : false, "suffix" : "" }, { "dropping-particle" : "", "family" : "Dermatas", "given" : "Evangelos", "non-dropping-particle" : "", "parse-names" : false, "suffix" : "" } ], "container-title" : "Computerized Medical Imaging and Graphics", "id" : "ITEM-1", "issued" : { "date-parts" : [ [ "0" ] ] }, "page" : "213\u2013227", "title" : "Multi-scale retinal vessel segmentation using line tracking", "type" : "article-journal" }, "uris" : [ "http://www.mendeley.com/documents/?uuid=0054523e-a119-422b-abe2-75783b1e2463" ] } ], "mendeley" : { "formattedCitation" : "[45]", "plainTextFormattedCitation" : "[45]", "previouslyFormattedCitation" : "[44]" }, "properties" : { "noteIndex" : 0 }, "schema" : "https://github.com/citation-style-language/schema/raw/master/csl-citation.json" }</w:instrText>
            </w:r>
            <w:r>
              <w:rPr>
                <w:rFonts w:ascii="Times New Roman" w:hAnsi="Times New Roman" w:cs="Times New Roman"/>
                <w:sz w:val="16"/>
                <w:szCs w:val="16"/>
              </w:rPr>
              <w:fldChar w:fldCharType="separate"/>
            </w:r>
            <w:r w:rsidR="002A069F" w:rsidRPr="002A069F">
              <w:rPr>
                <w:rFonts w:ascii="Times New Roman" w:hAnsi="Times New Roman" w:cs="Times New Roman"/>
                <w:noProof/>
                <w:sz w:val="16"/>
                <w:szCs w:val="16"/>
              </w:rPr>
              <w:t>[45]</w:t>
            </w:r>
            <w:r>
              <w:rPr>
                <w:rFonts w:ascii="Times New Roman" w:hAnsi="Times New Roman" w:cs="Times New Roman"/>
                <w:sz w:val="16"/>
                <w:szCs w:val="16"/>
              </w:rPr>
              <w:fldChar w:fldCharType="end"/>
            </w:r>
          </w:p>
        </w:tc>
        <w:tc>
          <w:tcPr>
            <w:tcW w:w="1725" w:type="dxa"/>
            <w:shd w:val="clear" w:color="auto" w:fill="auto"/>
          </w:tcPr>
          <w:p w14:paraId="3D615D3D"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2013</w:t>
            </w:r>
          </w:p>
        </w:tc>
        <w:tc>
          <w:tcPr>
            <w:tcW w:w="1756" w:type="dxa"/>
            <w:shd w:val="clear" w:color="auto" w:fill="auto"/>
          </w:tcPr>
          <w:p w14:paraId="5B42D2FD"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DRIVE</w:t>
            </w:r>
          </w:p>
        </w:tc>
        <w:tc>
          <w:tcPr>
            <w:tcW w:w="1792" w:type="dxa"/>
            <w:shd w:val="clear" w:color="auto" w:fill="auto"/>
          </w:tcPr>
          <w:p w14:paraId="2DA507FB"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0.747</w:t>
            </w:r>
          </w:p>
        </w:tc>
        <w:tc>
          <w:tcPr>
            <w:tcW w:w="1795" w:type="dxa"/>
            <w:shd w:val="clear" w:color="auto" w:fill="auto"/>
          </w:tcPr>
          <w:p w14:paraId="2F2FFA62"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0.955</w:t>
            </w:r>
          </w:p>
        </w:tc>
        <w:tc>
          <w:tcPr>
            <w:tcW w:w="1753" w:type="dxa"/>
            <w:shd w:val="clear" w:color="auto" w:fill="auto"/>
          </w:tcPr>
          <w:p w14:paraId="5EA53F0B"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0.929</w:t>
            </w:r>
          </w:p>
        </w:tc>
      </w:tr>
      <w:tr w:rsidR="000B7072" w:rsidRPr="00BB7F06" w14:paraId="60F1691D" w14:textId="77777777" w:rsidTr="00940D28">
        <w:tc>
          <w:tcPr>
            <w:tcW w:w="1705" w:type="dxa"/>
            <w:shd w:val="clear" w:color="auto" w:fill="auto"/>
          </w:tcPr>
          <w:p w14:paraId="663C0108" w14:textId="351AA936" w:rsidR="000B7072" w:rsidRPr="00BB7F06" w:rsidRDefault="000B7072" w:rsidP="00940D28">
            <w:pPr>
              <w:tabs>
                <w:tab w:val="left" w:pos="360"/>
              </w:tabs>
              <w:snapToGrid w:val="0"/>
              <w:rPr>
                <w:rFonts w:ascii="Times New Roman" w:hAnsi="Times New Roman" w:cs="Times New Roman"/>
                <w:sz w:val="16"/>
                <w:szCs w:val="16"/>
              </w:rPr>
            </w:pPr>
            <w:r w:rsidRPr="00BB7F06">
              <w:rPr>
                <w:rFonts w:ascii="Times New Roman" w:hAnsi="Times New Roman" w:cs="Times New Roman"/>
                <w:sz w:val="16"/>
                <w:szCs w:val="16"/>
              </w:rPr>
              <w:t>Tsai et al.</w:t>
            </w:r>
            <w:r>
              <w:rPr>
                <w:rFonts w:ascii="Times New Roman" w:hAnsi="Times New Roman" w:cs="Times New Roman"/>
                <w:sz w:val="16"/>
                <w:szCs w:val="16"/>
              </w:rPr>
              <w:t xml:space="preserve"> </w:t>
            </w:r>
            <w:r>
              <w:rPr>
                <w:rFonts w:ascii="Times New Roman" w:hAnsi="Times New Roman" w:cs="Times New Roman"/>
                <w:sz w:val="16"/>
                <w:szCs w:val="16"/>
              </w:rPr>
              <w:fldChar w:fldCharType="begin" w:fldLock="1"/>
            </w:r>
            <w:r w:rsidR="002A069F">
              <w:rPr>
                <w:rFonts w:ascii="Times New Roman" w:hAnsi="Times New Roman" w:cs="Times New Roman"/>
                <w:sz w:val="16"/>
                <w:szCs w:val="16"/>
              </w:rPr>
              <w:instrText>ADDIN CSL_CITATION { "citationItems" : [ { "id" : "ITEM-1", "itemData" : { "DOI" : "10.1109/SITIS.2013.34", "ISBN" : "9781479932115", "abstract" : "Not very interesting. Designed a new vesselness which is claimed to have better performance than Frangi's, but also with high noise ratio.", "author" : [ { "dropping-particle" : "", "family" : "Tsai", "given" : "Ying Che", "non-dropping-particle" : "", "parse-names" : false, "suffix" : "" }, { "dropping-particle" : "", "family" : "Lee", "given" : "Hsi Jian", "non-dropping-particle" : "", "parse-names" : false, "suffix" : "" }, { "dropping-particle" : "", "family" : "Chen", "given" : "Michael Yu Chih", "non-dropping-particle" : "", "parse-names" : false, "suffix" : "" } ], "container-title" : "Proceedings - 2013 International Conference on Signal-Image Technology and Internet-Based Systems, SITIS 2013", "id" : "ITEM-1", "issue" : "1", "issued" : { "date-parts" : [ [ "2013" ] ] }, "page" : "143-147", "title" : "Adaptive segmentation of vessels from coronary angiograms using multi-scale filtering", "type" : "article-journal" }, "uris" : [ "http://www.mendeley.com/documents/?uuid=6583db64-1564-4395-bd6a-aace62c85260" ] } ], "mendeley" : { "formattedCitation" : "[46]", "plainTextFormattedCitation" : "[46]", "previouslyFormattedCitation" : "[45]" }, "properties" : { "noteIndex" : 0 }, "schema" : "https://github.com/citation-style-language/schema/raw/master/csl-citation.json" }</w:instrText>
            </w:r>
            <w:r>
              <w:rPr>
                <w:rFonts w:ascii="Times New Roman" w:hAnsi="Times New Roman" w:cs="Times New Roman"/>
                <w:sz w:val="16"/>
                <w:szCs w:val="16"/>
              </w:rPr>
              <w:fldChar w:fldCharType="separate"/>
            </w:r>
            <w:r w:rsidR="002A069F" w:rsidRPr="002A069F">
              <w:rPr>
                <w:rFonts w:ascii="Times New Roman" w:hAnsi="Times New Roman" w:cs="Times New Roman"/>
                <w:noProof/>
                <w:sz w:val="16"/>
                <w:szCs w:val="16"/>
              </w:rPr>
              <w:t>[46]</w:t>
            </w:r>
            <w:r>
              <w:rPr>
                <w:rFonts w:ascii="Times New Roman" w:hAnsi="Times New Roman" w:cs="Times New Roman"/>
                <w:sz w:val="16"/>
                <w:szCs w:val="16"/>
              </w:rPr>
              <w:fldChar w:fldCharType="end"/>
            </w:r>
          </w:p>
        </w:tc>
        <w:tc>
          <w:tcPr>
            <w:tcW w:w="1725" w:type="dxa"/>
            <w:shd w:val="clear" w:color="auto" w:fill="auto"/>
          </w:tcPr>
          <w:p w14:paraId="27008FF6"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2013</w:t>
            </w:r>
          </w:p>
        </w:tc>
        <w:tc>
          <w:tcPr>
            <w:tcW w:w="1756" w:type="dxa"/>
            <w:shd w:val="clear" w:color="auto" w:fill="auto"/>
          </w:tcPr>
          <w:p w14:paraId="5B9F941A"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w:t>
            </w:r>
          </w:p>
        </w:tc>
        <w:tc>
          <w:tcPr>
            <w:tcW w:w="1792" w:type="dxa"/>
            <w:shd w:val="clear" w:color="auto" w:fill="auto"/>
          </w:tcPr>
          <w:p w14:paraId="14018B14"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w:t>
            </w:r>
          </w:p>
        </w:tc>
        <w:tc>
          <w:tcPr>
            <w:tcW w:w="1795" w:type="dxa"/>
            <w:shd w:val="clear" w:color="auto" w:fill="auto"/>
          </w:tcPr>
          <w:p w14:paraId="1A414BBE"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w:t>
            </w:r>
          </w:p>
        </w:tc>
        <w:tc>
          <w:tcPr>
            <w:tcW w:w="1753" w:type="dxa"/>
            <w:shd w:val="clear" w:color="auto" w:fill="auto"/>
          </w:tcPr>
          <w:p w14:paraId="56038AD1"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0.9566</w:t>
            </w:r>
          </w:p>
        </w:tc>
      </w:tr>
      <w:tr w:rsidR="000B7072" w:rsidRPr="00BB7F06" w14:paraId="687498F2" w14:textId="77777777" w:rsidTr="00940D28">
        <w:tc>
          <w:tcPr>
            <w:tcW w:w="1705" w:type="dxa"/>
            <w:shd w:val="clear" w:color="auto" w:fill="auto"/>
          </w:tcPr>
          <w:p w14:paraId="285A5AAC" w14:textId="15D746AA" w:rsidR="000B7072" w:rsidRPr="00BB7F06" w:rsidRDefault="000B7072" w:rsidP="00940D28">
            <w:pPr>
              <w:tabs>
                <w:tab w:val="left" w:pos="360"/>
              </w:tabs>
              <w:snapToGrid w:val="0"/>
              <w:rPr>
                <w:rFonts w:ascii="Times New Roman" w:hAnsi="Times New Roman" w:cs="Times New Roman"/>
                <w:sz w:val="16"/>
                <w:szCs w:val="16"/>
              </w:rPr>
            </w:pPr>
            <w:r w:rsidRPr="00BB7F06">
              <w:rPr>
                <w:rFonts w:ascii="Times New Roman" w:hAnsi="Times New Roman" w:cs="Times New Roman"/>
                <w:sz w:val="16"/>
                <w:szCs w:val="16"/>
              </w:rPr>
              <w:t>Han et al.</w:t>
            </w:r>
            <w:r>
              <w:rPr>
                <w:rFonts w:ascii="Times New Roman" w:hAnsi="Times New Roman" w:cs="Times New Roman"/>
                <w:sz w:val="16"/>
                <w:szCs w:val="16"/>
              </w:rPr>
              <w:t xml:space="preserve"> </w:t>
            </w:r>
            <w:r>
              <w:rPr>
                <w:rFonts w:ascii="Times New Roman" w:hAnsi="Times New Roman" w:cs="Times New Roman"/>
                <w:sz w:val="16"/>
                <w:szCs w:val="16"/>
              </w:rPr>
              <w:fldChar w:fldCharType="begin" w:fldLock="1"/>
            </w:r>
            <w:r w:rsidR="002A069F">
              <w:rPr>
                <w:rFonts w:ascii="Times New Roman" w:hAnsi="Times New Roman" w:cs="Times New Roman"/>
                <w:sz w:val="16"/>
                <w:szCs w:val="16"/>
              </w:rPr>
              <w:instrText>ADDIN CSL_CITATION { "citationItems" : [ { "id" : "ITEM-1", "itemData" : { "DOI" : "10.1109/ICDMW.2014.16", "ISBN" : "9781479942749", "author" : [ { "dropping-particle" : "", "family" : "Han", "given" : "Zhe", "non-dropping-particle" : "", "parse-names" : false, "suffix" : "" }, { "dropping-particle" : "", "family" : "Yin", "given" : "Yilong", "non-dropping-particle" : "", "parse-names" : false, "suffix" : "" }, { "dropping-particle" : "", "family" : "Meng", "given" : "Xianjing", "non-dropping-particle" : "", "parse-names" : false, "suffix" : "" }, { "dropping-particle" : "", "family" : "Yang", "given" : "Gongping", "non-dropping-particle" : "", "parse-names" : false, "suffix" : "" }, { "dropping-particle" : "", "family" : "Yan", "given" : "Xiaowei", "non-dropping-particle" : "", "parse-names" : false, "suffix" : "" } ], "id" : "ITEM-1", "issued" : { "date-parts" : [ [ "2014" ] ] }, "page" : "960-967", "title" : "Blood vessel segmentation in pathological retinal image", "type" : "article-journal" }, "uris" : [ "http://www.mendeley.com/documents/?uuid=6a3068f1-a433-4473-9cf1-853e20b8804f" ] } ], "mendeley" : { "formattedCitation" : "[70]", "plainTextFormattedCitation" : "[70]", "previouslyFormattedCitation" : "[69]" }, "properties" : { "noteIndex" : 0 }, "schema" : "https://github.com/citation-style-language/schema/raw/master/csl-citation.json" }</w:instrText>
            </w:r>
            <w:r>
              <w:rPr>
                <w:rFonts w:ascii="Times New Roman" w:hAnsi="Times New Roman" w:cs="Times New Roman"/>
                <w:sz w:val="16"/>
                <w:szCs w:val="16"/>
              </w:rPr>
              <w:fldChar w:fldCharType="separate"/>
            </w:r>
            <w:r w:rsidR="002A069F" w:rsidRPr="002A069F">
              <w:rPr>
                <w:rFonts w:ascii="Times New Roman" w:hAnsi="Times New Roman" w:cs="Times New Roman"/>
                <w:noProof/>
                <w:sz w:val="16"/>
                <w:szCs w:val="16"/>
              </w:rPr>
              <w:t>[70]</w:t>
            </w:r>
            <w:r>
              <w:rPr>
                <w:rFonts w:ascii="Times New Roman" w:hAnsi="Times New Roman" w:cs="Times New Roman"/>
                <w:sz w:val="16"/>
                <w:szCs w:val="16"/>
              </w:rPr>
              <w:fldChar w:fldCharType="end"/>
            </w:r>
          </w:p>
        </w:tc>
        <w:tc>
          <w:tcPr>
            <w:tcW w:w="1725" w:type="dxa"/>
            <w:shd w:val="clear" w:color="auto" w:fill="auto"/>
          </w:tcPr>
          <w:p w14:paraId="2D5549DC" w14:textId="77777777" w:rsidR="000B7072" w:rsidRPr="00BB7F06" w:rsidRDefault="000B7072" w:rsidP="00940D28">
            <w:pPr>
              <w:tabs>
                <w:tab w:val="left" w:pos="1140"/>
              </w:tabs>
              <w:snapToGrid w:val="0"/>
              <w:jc w:val="center"/>
              <w:rPr>
                <w:rFonts w:ascii="Times New Roman" w:hAnsi="Times New Roman" w:cs="Times New Roman"/>
                <w:sz w:val="16"/>
                <w:szCs w:val="16"/>
              </w:rPr>
            </w:pPr>
            <w:r w:rsidRPr="00BB7F06">
              <w:rPr>
                <w:rFonts w:ascii="Times New Roman" w:hAnsi="Times New Roman" w:cs="Times New Roman"/>
                <w:sz w:val="16"/>
                <w:szCs w:val="16"/>
              </w:rPr>
              <w:t>2014</w:t>
            </w:r>
          </w:p>
        </w:tc>
        <w:tc>
          <w:tcPr>
            <w:tcW w:w="1756" w:type="dxa"/>
            <w:shd w:val="clear" w:color="auto" w:fill="auto"/>
          </w:tcPr>
          <w:p w14:paraId="3BFF3A70"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DRIVE</w:t>
            </w:r>
          </w:p>
          <w:p w14:paraId="4971B966"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STARE</w:t>
            </w:r>
          </w:p>
        </w:tc>
        <w:tc>
          <w:tcPr>
            <w:tcW w:w="1792" w:type="dxa"/>
            <w:shd w:val="clear" w:color="auto" w:fill="auto"/>
          </w:tcPr>
          <w:p w14:paraId="2AE2484F"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0.6770</w:t>
            </w:r>
          </w:p>
          <w:p w14:paraId="45FCD8C3"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0.7043</w:t>
            </w:r>
          </w:p>
        </w:tc>
        <w:tc>
          <w:tcPr>
            <w:tcW w:w="1795" w:type="dxa"/>
            <w:shd w:val="clear" w:color="auto" w:fill="auto"/>
          </w:tcPr>
          <w:p w14:paraId="1014976C"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0.9871</w:t>
            </w:r>
          </w:p>
          <w:p w14:paraId="0101B0E7"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0.9869</w:t>
            </w:r>
          </w:p>
        </w:tc>
        <w:tc>
          <w:tcPr>
            <w:tcW w:w="1753" w:type="dxa"/>
            <w:shd w:val="clear" w:color="auto" w:fill="auto"/>
          </w:tcPr>
          <w:p w14:paraId="38EC36E8"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0.9473</w:t>
            </w:r>
          </w:p>
          <w:p w14:paraId="59032378" w14:textId="77777777" w:rsidR="000B7072" w:rsidRPr="00BB7F06" w:rsidRDefault="000B7072" w:rsidP="00940D28">
            <w:pPr>
              <w:tabs>
                <w:tab w:val="left" w:pos="360"/>
              </w:tabs>
              <w:snapToGrid w:val="0"/>
              <w:jc w:val="center"/>
              <w:rPr>
                <w:rFonts w:ascii="Times New Roman" w:hAnsi="Times New Roman" w:cs="Times New Roman"/>
                <w:sz w:val="16"/>
                <w:szCs w:val="16"/>
              </w:rPr>
            </w:pPr>
            <w:r w:rsidRPr="00BB7F06">
              <w:rPr>
                <w:rFonts w:ascii="Times New Roman" w:hAnsi="Times New Roman" w:cs="Times New Roman"/>
                <w:sz w:val="16"/>
                <w:szCs w:val="16"/>
              </w:rPr>
              <w:t>0.9573</w:t>
            </w:r>
          </w:p>
        </w:tc>
      </w:tr>
    </w:tbl>
    <w:p w14:paraId="5C1C5A66" w14:textId="77777777" w:rsidR="000B7072" w:rsidRPr="001E3163" w:rsidRDefault="000B7072" w:rsidP="000B7072">
      <w:pPr>
        <w:pStyle w:val="Els-body-text"/>
        <w:keepNext w:val="0"/>
        <w:widowControl w:val="0"/>
      </w:pPr>
    </w:p>
    <w:p w14:paraId="46C4D6C4" w14:textId="77777777" w:rsidR="000B7072" w:rsidRDefault="000B7072" w:rsidP="000B7072">
      <w:pPr>
        <w:pStyle w:val="Els-1storder-head"/>
        <w:keepNext w:val="0"/>
        <w:widowControl w:val="0"/>
        <w:sectPr w:rsidR="000B7072" w:rsidSect="00940D28">
          <w:footerReference w:type="first" r:id="rId13"/>
          <w:pgSz w:w="11907" w:h="16839" w:code="9"/>
          <w:pgMar w:top="794" w:right="794" w:bottom="1134" w:left="794" w:header="720" w:footer="720" w:gutter="0"/>
          <w:cols w:space="284"/>
          <w:titlePg/>
          <w:docGrid w:linePitch="360"/>
        </w:sectPr>
      </w:pPr>
    </w:p>
    <w:p w14:paraId="087003A2" w14:textId="77777777" w:rsidR="000B7072" w:rsidRDefault="000B7072" w:rsidP="000B7072">
      <w:pPr>
        <w:pStyle w:val="Els-1storder-head"/>
        <w:keepNext w:val="0"/>
        <w:widowControl w:val="0"/>
      </w:pPr>
      <w:r>
        <w:t>Conclusion</w:t>
      </w:r>
    </w:p>
    <w:p w14:paraId="4C481CF1" w14:textId="09DFA554" w:rsidR="000B7072" w:rsidRDefault="000B7072" w:rsidP="000B7072">
      <w:pPr>
        <w:pStyle w:val="Els-body-text"/>
        <w:keepNext w:val="0"/>
        <w:widowControl w:val="0"/>
      </w:pPr>
      <w:r w:rsidRPr="0079335A">
        <w:t>This paper evaluate</w:t>
      </w:r>
      <w:r w:rsidR="00F304DA">
        <w:t>s</w:t>
      </w:r>
      <w:r w:rsidRPr="0079335A">
        <w:t xml:space="preserve"> methods for detection of diabetic retinopathy through vessel </w:t>
      </w:r>
      <w:r w:rsidR="00F304DA">
        <w:t>segmentation of retinal image. The processes involves</w:t>
      </w:r>
      <w:r w:rsidRPr="0079335A">
        <w:t xml:space="preserve"> image </w:t>
      </w:r>
      <w:r>
        <w:t>database</w:t>
      </w:r>
      <w:r w:rsidRPr="0079335A">
        <w:t>, pre</w:t>
      </w:r>
      <w:r w:rsidR="00041DC5">
        <w:t>-</w:t>
      </w:r>
      <w:bookmarkStart w:id="0" w:name="_GoBack"/>
      <w:bookmarkEnd w:id="0"/>
      <w:r w:rsidRPr="0079335A">
        <w:t xml:space="preserve">processing, segmentation and post-processing. </w:t>
      </w:r>
      <w:r w:rsidRPr="0079335A">
        <w:rPr>
          <w:sz w:val="18"/>
          <w:szCs w:val="18"/>
        </w:rPr>
        <w:t>All discussed methods are applicable to each researcher</w:t>
      </w:r>
      <w:r w:rsidR="00F304DA">
        <w:rPr>
          <w:sz w:val="18"/>
          <w:szCs w:val="18"/>
        </w:rPr>
        <w:t>’s unique</w:t>
      </w:r>
      <w:r w:rsidRPr="0079335A">
        <w:rPr>
          <w:sz w:val="18"/>
          <w:szCs w:val="18"/>
        </w:rPr>
        <w:t xml:space="preserve"> cases. H</w:t>
      </w:r>
      <w:r w:rsidR="00F304DA">
        <w:rPr>
          <w:sz w:val="18"/>
          <w:szCs w:val="18"/>
        </w:rPr>
        <w:t xml:space="preserve">owever, there is no </w:t>
      </w:r>
      <w:r w:rsidR="00F304DA" w:rsidRPr="0079335A">
        <w:rPr>
          <w:sz w:val="18"/>
          <w:szCs w:val="18"/>
        </w:rPr>
        <w:t>further</w:t>
      </w:r>
      <w:r w:rsidR="00F304DA">
        <w:rPr>
          <w:sz w:val="18"/>
          <w:szCs w:val="18"/>
        </w:rPr>
        <w:t xml:space="preserve"> analysis </w:t>
      </w:r>
      <w:r w:rsidRPr="0079335A">
        <w:rPr>
          <w:sz w:val="18"/>
          <w:szCs w:val="18"/>
        </w:rPr>
        <w:t xml:space="preserve">to conclude the best method </w:t>
      </w:r>
      <w:r w:rsidR="00F304DA">
        <w:rPr>
          <w:sz w:val="18"/>
          <w:szCs w:val="18"/>
        </w:rPr>
        <w:t>in general</w:t>
      </w:r>
      <w:r w:rsidRPr="0079335A">
        <w:rPr>
          <w:sz w:val="18"/>
          <w:szCs w:val="18"/>
        </w:rPr>
        <w:t xml:space="preserve">. </w:t>
      </w:r>
      <w:r w:rsidR="00F304DA">
        <w:t>Each method has</w:t>
      </w:r>
      <w:r w:rsidRPr="0079335A">
        <w:t xml:space="preserve"> advantages and disadvantages</w:t>
      </w:r>
      <w:r w:rsidR="00F304DA">
        <w:t>, which</w:t>
      </w:r>
      <w:r w:rsidRPr="0079335A">
        <w:t xml:space="preserve"> depend</w:t>
      </w:r>
      <w:r w:rsidR="00F304DA">
        <w:t>s</w:t>
      </w:r>
      <w:r w:rsidRPr="0079335A">
        <w:t xml:space="preserve"> </w:t>
      </w:r>
      <w:r w:rsidR="00F304DA">
        <w:t>on</w:t>
      </w:r>
      <w:r w:rsidRPr="0079335A">
        <w:t xml:space="preserve"> </w:t>
      </w:r>
      <w:r w:rsidR="00F304DA">
        <w:t xml:space="preserve">the </w:t>
      </w:r>
      <w:r w:rsidRPr="0079335A">
        <w:t>condition</w:t>
      </w:r>
      <w:r w:rsidR="00F304DA">
        <w:t xml:space="preserve"> and needs</w:t>
      </w:r>
      <w:r w:rsidRPr="0079335A">
        <w:t xml:space="preserve"> of researchers.</w:t>
      </w:r>
    </w:p>
    <w:p w14:paraId="7F455500" w14:textId="77777777" w:rsidR="00D827DC" w:rsidRDefault="00D827DC" w:rsidP="000B7072">
      <w:pPr>
        <w:pStyle w:val="Els-body-text"/>
        <w:keepNext w:val="0"/>
        <w:widowControl w:val="0"/>
      </w:pPr>
    </w:p>
    <w:p w14:paraId="058B2125" w14:textId="77777777" w:rsidR="000B7072" w:rsidRDefault="000B7072" w:rsidP="00D827DC">
      <w:pPr>
        <w:pStyle w:val="Els-reference-head"/>
        <w:keepNext w:val="0"/>
        <w:widowControl w:val="0"/>
        <w:spacing w:before="0"/>
      </w:pPr>
      <w:r w:rsidRPr="009A5D45">
        <w:t>References</w:t>
      </w:r>
    </w:p>
    <w:p w14:paraId="0A441E16" w14:textId="34B1BE13" w:rsidR="002A069F" w:rsidRPr="002A069F" w:rsidRDefault="000B7072">
      <w:pPr>
        <w:pStyle w:val="NormalWeb"/>
        <w:ind w:left="640" w:hanging="640"/>
        <w:divId w:val="2126345442"/>
        <w:rPr>
          <w:rFonts w:eastAsiaTheme="minorEastAsia"/>
          <w:noProof/>
          <w:sz w:val="16"/>
        </w:rPr>
      </w:pPr>
      <w:r>
        <w:rPr>
          <w:noProof/>
          <w:sz w:val="16"/>
          <w:szCs w:val="16"/>
          <w:lang w:val="en-GB"/>
        </w:rPr>
        <w:fldChar w:fldCharType="begin" w:fldLock="1"/>
      </w:r>
      <w:r>
        <w:rPr>
          <w:noProof/>
          <w:sz w:val="16"/>
          <w:szCs w:val="16"/>
          <w:lang w:val="en-GB"/>
        </w:rPr>
        <w:instrText xml:space="preserve">ADDIN Mendeley Bibliography CSL_BIBLIOGRAPHY </w:instrText>
      </w:r>
      <w:r>
        <w:rPr>
          <w:noProof/>
          <w:sz w:val="16"/>
          <w:szCs w:val="16"/>
          <w:lang w:val="en-GB"/>
        </w:rPr>
        <w:fldChar w:fldCharType="separate"/>
      </w:r>
      <w:r w:rsidR="002A069F" w:rsidRPr="002A069F">
        <w:rPr>
          <w:noProof/>
          <w:sz w:val="16"/>
        </w:rPr>
        <w:t>[1]</w:t>
      </w:r>
      <w:r w:rsidR="002A069F" w:rsidRPr="002A069F">
        <w:rPr>
          <w:noProof/>
          <w:sz w:val="16"/>
        </w:rPr>
        <w:tab/>
        <w:t>“Definition, Diagnosis and Classification of Diabetes Mellitus and its Complications.” .</w:t>
      </w:r>
    </w:p>
    <w:p w14:paraId="7242DA60" w14:textId="77777777" w:rsidR="002A069F" w:rsidRPr="002A069F" w:rsidRDefault="002A069F">
      <w:pPr>
        <w:pStyle w:val="NormalWeb"/>
        <w:ind w:left="640" w:hanging="640"/>
        <w:divId w:val="2126345442"/>
        <w:rPr>
          <w:noProof/>
          <w:sz w:val="16"/>
        </w:rPr>
      </w:pPr>
      <w:r w:rsidRPr="002A069F">
        <w:rPr>
          <w:noProof/>
          <w:sz w:val="16"/>
        </w:rPr>
        <w:t>[2]</w:t>
      </w:r>
      <w:r w:rsidRPr="002A069F">
        <w:rPr>
          <w:noProof/>
          <w:sz w:val="16"/>
        </w:rPr>
        <w:tab/>
        <w:t>A. D. Churniawan and H. Tjandrasa, “Segmentasi pembuluh darah retina berbasis fuzzy c-means dan estimasi diameter pada titik percabangan,” vol. VIII, pp. 31–38, 2013.</w:t>
      </w:r>
    </w:p>
    <w:p w14:paraId="09C09169" w14:textId="77777777" w:rsidR="002A069F" w:rsidRPr="002A069F" w:rsidRDefault="002A069F">
      <w:pPr>
        <w:pStyle w:val="NormalWeb"/>
        <w:ind w:left="640" w:hanging="640"/>
        <w:divId w:val="2126345442"/>
        <w:rPr>
          <w:noProof/>
          <w:sz w:val="16"/>
        </w:rPr>
      </w:pPr>
      <w:r w:rsidRPr="002A069F">
        <w:rPr>
          <w:noProof/>
          <w:sz w:val="16"/>
        </w:rPr>
        <w:t>[3]</w:t>
      </w:r>
      <w:r w:rsidRPr="002A069F">
        <w:rPr>
          <w:noProof/>
          <w:sz w:val="16"/>
        </w:rPr>
        <w:tab/>
        <w:t>World Healt Organization, “DEFINITION AND DIAGNOSIS OF DIABETES MELLITUS AND INTERMEDIATE HYPERGLYCEMIA,” World Health Organization 2006.</w:t>
      </w:r>
    </w:p>
    <w:p w14:paraId="3B97186D" w14:textId="77777777" w:rsidR="002A069F" w:rsidRPr="002A069F" w:rsidRDefault="002A069F">
      <w:pPr>
        <w:pStyle w:val="NormalWeb"/>
        <w:ind w:left="640" w:hanging="640"/>
        <w:divId w:val="2126345442"/>
        <w:rPr>
          <w:noProof/>
          <w:sz w:val="16"/>
        </w:rPr>
      </w:pPr>
      <w:r w:rsidRPr="002A069F">
        <w:rPr>
          <w:noProof/>
          <w:sz w:val="16"/>
        </w:rPr>
        <w:t>[4]</w:t>
      </w:r>
      <w:r w:rsidRPr="002A069F">
        <w:rPr>
          <w:noProof/>
          <w:sz w:val="16"/>
        </w:rPr>
        <w:tab/>
        <w:t xml:space="preserve">Badan Penelitian dan Pengembangan Kesehatan, “Riset Kesehatan Dasar (RISKESDAS) 2007,” </w:t>
      </w:r>
      <w:r w:rsidRPr="002A069F">
        <w:rPr>
          <w:i/>
          <w:iCs/>
          <w:noProof/>
          <w:sz w:val="16"/>
        </w:rPr>
        <w:t>Lap. Nas. 2007</w:t>
      </w:r>
      <w:r w:rsidRPr="002A069F">
        <w:rPr>
          <w:noProof/>
          <w:sz w:val="16"/>
        </w:rPr>
        <w:t>, pp. 1–384, 2008.</w:t>
      </w:r>
    </w:p>
    <w:p w14:paraId="2E90D8AD" w14:textId="77777777" w:rsidR="002A069F" w:rsidRPr="002A069F" w:rsidRDefault="002A069F">
      <w:pPr>
        <w:pStyle w:val="NormalWeb"/>
        <w:ind w:left="640" w:hanging="640"/>
        <w:divId w:val="2126345442"/>
        <w:rPr>
          <w:noProof/>
          <w:sz w:val="16"/>
        </w:rPr>
      </w:pPr>
      <w:r w:rsidRPr="002A069F">
        <w:rPr>
          <w:noProof/>
          <w:sz w:val="16"/>
        </w:rPr>
        <w:t>[5]</w:t>
      </w:r>
      <w:r w:rsidRPr="002A069F">
        <w:rPr>
          <w:noProof/>
          <w:sz w:val="16"/>
        </w:rPr>
        <w:tab/>
        <w:t>E. C. P. Guideline, “DIABETES Eye Care of the Patient With.”</w:t>
      </w:r>
    </w:p>
    <w:p w14:paraId="05D53ED7" w14:textId="77777777" w:rsidR="002A069F" w:rsidRPr="002A069F" w:rsidRDefault="002A069F">
      <w:pPr>
        <w:pStyle w:val="NormalWeb"/>
        <w:ind w:left="640" w:hanging="640"/>
        <w:divId w:val="2126345442"/>
        <w:rPr>
          <w:noProof/>
          <w:sz w:val="16"/>
        </w:rPr>
      </w:pPr>
      <w:r w:rsidRPr="002A069F">
        <w:rPr>
          <w:noProof/>
          <w:sz w:val="16"/>
        </w:rPr>
        <w:t>[6]</w:t>
      </w:r>
      <w:r w:rsidRPr="002A069F">
        <w:rPr>
          <w:noProof/>
          <w:sz w:val="16"/>
        </w:rPr>
        <w:tab/>
        <w:t xml:space="preserve">S. You, E. Bas, and D. Erdogmus, “Principal curve based retinal vessel segmentation towards diagnosis of retinal diseases,” </w:t>
      </w:r>
      <w:r w:rsidRPr="002A069F">
        <w:rPr>
          <w:i/>
          <w:iCs/>
          <w:noProof/>
          <w:sz w:val="16"/>
        </w:rPr>
        <w:t>IEEE Int. Conf. Healthc. Informatics Imaging Syst. Biol.</w:t>
      </w:r>
      <w:r w:rsidRPr="002A069F">
        <w:rPr>
          <w:noProof/>
          <w:sz w:val="16"/>
        </w:rPr>
        <w:t>, vol. 11, pp. 331–337, 2011.</w:t>
      </w:r>
    </w:p>
    <w:p w14:paraId="60D87759" w14:textId="77777777" w:rsidR="002A069F" w:rsidRPr="002A069F" w:rsidRDefault="002A069F">
      <w:pPr>
        <w:pStyle w:val="NormalWeb"/>
        <w:ind w:left="640" w:hanging="640"/>
        <w:divId w:val="2126345442"/>
        <w:rPr>
          <w:noProof/>
          <w:sz w:val="16"/>
        </w:rPr>
      </w:pPr>
      <w:r w:rsidRPr="002A069F">
        <w:rPr>
          <w:noProof/>
          <w:sz w:val="16"/>
        </w:rPr>
        <w:t>[7]</w:t>
      </w:r>
      <w:r w:rsidRPr="002A069F">
        <w:rPr>
          <w:noProof/>
          <w:sz w:val="16"/>
        </w:rPr>
        <w:tab/>
        <w:t xml:space="preserve">M. E. Martinez-Perez, A. D. Hughes, A. V. Stanton, S. a. Thom, N. Chapman, A. a. Bharath, and K. H. Parker, “Retinal vascular tree morphology: A semi-automatic quantification,” </w:t>
      </w:r>
      <w:r w:rsidRPr="002A069F">
        <w:rPr>
          <w:i/>
          <w:iCs/>
          <w:noProof/>
          <w:sz w:val="16"/>
        </w:rPr>
        <w:t>IEEE Trans. Biomed. Eng.</w:t>
      </w:r>
      <w:r w:rsidRPr="002A069F">
        <w:rPr>
          <w:noProof/>
          <w:sz w:val="16"/>
        </w:rPr>
        <w:t>, vol. 49, no. 8, pp. 912–917, 2002.</w:t>
      </w:r>
    </w:p>
    <w:p w14:paraId="6B6788D7" w14:textId="77777777" w:rsidR="002A069F" w:rsidRPr="002A069F" w:rsidRDefault="002A069F">
      <w:pPr>
        <w:pStyle w:val="NormalWeb"/>
        <w:ind w:left="640" w:hanging="640"/>
        <w:divId w:val="2126345442"/>
        <w:rPr>
          <w:noProof/>
          <w:sz w:val="16"/>
        </w:rPr>
      </w:pPr>
      <w:r w:rsidRPr="002A069F">
        <w:rPr>
          <w:noProof/>
          <w:sz w:val="16"/>
        </w:rPr>
        <w:t>[8]</w:t>
      </w:r>
      <w:r w:rsidRPr="002A069F">
        <w:rPr>
          <w:noProof/>
          <w:sz w:val="16"/>
        </w:rPr>
        <w:tab/>
        <w:t xml:space="preserve">C. G. Owen, A. R. Rudnicka, C. M. Nightingale, R. Mullen, S. a. Barman, N. Sattar, D. G. Cook, and P. H. Whincup, “Retinal arteriolar tortuosity and cardiovascular risk factors in a multi-ethnic population study of 10-year-old children; The child heart and health study in England (CHASE),” </w:t>
      </w:r>
      <w:r w:rsidRPr="002A069F">
        <w:rPr>
          <w:i/>
          <w:iCs/>
          <w:noProof/>
          <w:sz w:val="16"/>
        </w:rPr>
        <w:t>Arterioscler. Thromb. Vasc. Biol.</w:t>
      </w:r>
      <w:r w:rsidRPr="002A069F">
        <w:rPr>
          <w:noProof/>
          <w:sz w:val="16"/>
        </w:rPr>
        <w:t>, vol. 31, no. 8, pp. 1933–1938, 2011.</w:t>
      </w:r>
    </w:p>
    <w:p w14:paraId="7DF99571" w14:textId="77777777" w:rsidR="002A069F" w:rsidRPr="002A069F" w:rsidRDefault="002A069F">
      <w:pPr>
        <w:pStyle w:val="NormalWeb"/>
        <w:ind w:left="640" w:hanging="640"/>
        <w:divId w:val="2126345442"/>
        <w:rPr>
          <w:noProof/>
          <w:sz w:val="16"/>
        </w:rPr>
      </w:pPr>
      <w:r w:rsidRPr="002A069F">
        <w:rPr>
          <w:noProof/>
          <w:sz w:val="16"/>
        </w:rPr>
        <w:t>[9]</w:t>
      </w:r>
      <w:r w:rsidRPr="002A069F">
        <w:rPr>
          <w:noProof/>
          <w:sz w:val="16"/>
        </w:rPr>
        <w:tab/>
        <w:t xml:space="preserve">S. Chhabra and B. Bhushan, “Supervised pixel classification into arteries and veins of retinal images,” </w:t>
      </w:r>
      <w:r w:rsidRPr="002A069F">
        <w:rPr>
          <w:i/>
          <w:iCs/>
          <w:noProof/>
          <w:sz w:val="16"/>
        </w:rPr>
        <w:t>Proc. Int. Conf. Innov. Appl. Comput. Intell. Power, Energy Control. with Their Impact Humanit. CIPECH 2014</w:t>
      </w:r>
      <w:r w:rsidRPr="002A069F">
        <w:rPr>
          <w:noProof/>
          <w:sz w:val="16"/>
        </w:rPr>
        <w:t>, no. November, pp. 59–62, 2014.</w:t>
      </w:r>
    </w:p>
    <w:p w14:paraId="6AE6FB45" w14:textId="77777777" w:rsidR="002A069F" w:rsidRPr="002A069F" w:rsidRDefault="002A069F">
      <w:pPr>
        <w:pStyle w:val="NormalWeb"/>
        <w:ind w:left="640" w:hanging="640"/>
        <w:divId w:val="2126345442"/>
        <w:rPr>
          <w:noProof/>
          <w:sz w:val="16"/>
        </w:rPr>
      </w:pPr>
      <w:r w:rsidRPr="002A069F">
        <w:rPr>
          <w:noProof/>
          <w:sz w:val="16"/>
        </w:rPr>
        <w:t>[10]</w:t>
      </w:r>
      <w:r w:rsidRPr="002A069F">
        <w:rPr>
          <w:noProof/>
          <w:sz w:val="16"/>
        </w:rPr>
        <w:tab/>
        <w:t xml:space="preserve">Y. Zhao, L. Rada, K. Chen, S. Harding, and Y. Zheng, “Automated Vessel Segmentation Using Infinite Perimeter Active Contour Model with Hybrid Region Information with Application to Retina Images,” </w:t>
      </w:r>
      <w:r w:rsidRPr="002A069F">
        <w:rPr>
          <w:i/>
          <w:iCs/>
          <w:noProof/>
          <w:sz w:val="16"/>
        </w:rPr>
        <w:t>IEEE Trans. Med. Imaging</w:t>
      </w:r>
      <w:r w:rsidRPr="002A069F">
        <w:rPr>
          <w:noProof/>
          <w:sz w:val="16"/>
        </w:rPr>
        <w:t>, vol. 0062, no. c, pp. 1–1, 2015.</w:t>
      </w:r>
    </w:p>
    <w:p w14:paraId="3A428392" w14:textId="77777777" w:rsidR="002A069F" w:rsidRPr="002A069F" w:rsidRDefault="002A069F">
      <w:pPr>
        <w:pStyle w:val="NormalWeb"/>
        <w:ind w:left="640" w:hanging="640"/>
        <w:divId w:val="2126345442"/>
        <w:rPr>
          <w:noProof/>
          <w:sz w:val="16"/>
        </w:rPr>
      </w:pPr>
      <w:r w:rsidRPr="002A069F">
        <w:rPr>
          <w:noProof/>
          <w:sz w:val="16"/>
        </w:rPr>
        <w:t>[11]</w:t>
      </w:r>
      <w:r w:rsidRPr="002A069F">
        <w:rPr>
          <w:noProof/>
          <w:sz w:val="16"/>
        </w:rPr>
        <w:tab/>
        <w:t xml:space="preserve">C. G. Owen and S. A. Barman, “Blood vessel segmentation methodologies in retinal images – A survey,” </w:t>
      </w:r>
      <w:r w:rsidRPr="002A069F">
        <w:rPr>
          <w:i/>
          <w:iCs/>
          <w:noProof/>
          <w:sz w:val="16"/>
        </w:rPr>
        <w:t>Comput. Methods Programs Biomed.</w:t>
      </w:r>
      <w:r w:rsidRPr="002A069F">
        <w:rPr>
          <w:noProof/>
          <w:sz w:val="16"/>
        </w:rPr>
        <w:t>, vol. 108, no. 1, pp. 407–433, 2012.</w:t>
      </w:r>
    </w:p>
    <w:p w14:paraId="24BE5B79" w14:textId="77777777" w:rsidR="002A069F" w:rsidRPr="002A069F" w:rsidRDefault="002A069F">
      <w:pPr>
        <w:pStyle w:val="NormalWeb"/>
        <w:ind w:left="640" w:hanging="640"/>
        <w:divId w:val="2126345442"/>
        <w:rPr>
          <w:noProof/>
          <w:sz w:val="16"/>
        </w:rPr>
      </w:pPr>
      <w:r w:rsidRPr="002A069F">
        <w:rPr>
          <w:noProof/>
          <w:sz w:val="16"/>
        </w:rPr>
        <w:lastRenderedPageBreak/>
        <w:t>[12]</w:t>
      </w:r>
      <w:r w:rsidRPr="002A069F">
        <w:rPr>
          <w:noProof/>
          <w:sz w:val="16"/>
        </w:rPr>
        <w:tab/>
        <w:t>E. T. D. Ecencière, X. I. Z. Hang, G. U. Y. C. Azuguel, B. R. L. Aÿ, B. Éatrice, C. Ochener, C. A. T. Rone, P. H. G. Ain, J. O. H. N. Ichard, O. R. Arela, P. A. M. Assin, A. L. I. E. Rginay, B. É. C. Harton, and J. E. A. N. L. K. Lein, “Feedback on a publicly distributed image database: the messidor database,” pp. 231–234, 2014.</w:t>
      </w:r>
    </w:p>
    <w:p w14:paraId="35C7E5DB" w14:textId="77777777" w:rsidR="002A069F" w:rsidRPr="002A069F" w:rsidRDefault="002A069F">
      <w:pPr>
        <w:pStyle w:val="NormalWeb"/>
        <w:ind w:left="640" w:hanging="640"/>
        <w:divId w:val="2126345442"/>
        <w:rPr>
          <w:noProof/>
          <w:sz w:val="16"/>
        </w:rPr>
      </w:pPr>
      <w:r w:rsidRPr="002A069F">
        <w:rPr>
          <w:noProof/>
          <w:sz w:val="16"/>
        </w:rPr>
        <w:t>[13]</w:t>
      </w:r>
      <w:r w:rsidRPr="002A069F">
        <w:rPr>
          <w:noProof/>
          <w:sz w:val="16"/>
        </w:rPr>
        <w:tab/>
        <w:t xml:space="preserve">U. T. V. Nguyen, A. Bhuiyan, L. a. F. Park, and K. Ramamohanarao, “An effective retinal blood vessel segmentation method using multi-scale line detection,” </w:t>
      </w:r>
      <w:r w:rsidRPr="002A069F">
        <w:rPr>
          <w:i/>
          <w:iCs/>
          <w:noProof/>
          <w:sz w:val="16"/>
        </w:rPr>
        <w:t>Pattern Recognit.</w:t>
      </w:r>
      <w:r w:rsidRPr="002A069F">
        <w:rPr>
          <w:noProof/>
          <w:sz w:val="16"/>
        </w:rPr>
        <w:t>, vol. 46, no. 3, pp. 703–715, 2013.</w:t>
      </w:r>
    </w:p>
    <w:p w14:paraId="50C9E58A" w14:textId="77777777" w:rsidR="002A069F" w:rsidRPr="002A069F" w:rsidRDefault="002A069F">
      <w:pPr>
        <w:pStyle w:val="NormalWeb"/>
        <w:ind w:left="640" w:hanging="640"/>
        <w:divId w:val="2126345442"/>
        <w:rPr>
          <w:noProof/>
          <w:sz w:val="16"/>
        </w:rPr>
      </w:pPr>
      <w:r w:rsidRPr="002A069F">
        <w:rPr>
          <w:noProof/>
          <w:sz w:val="16"/>
        </w:rPr>
        <w:t>[14]</w:t>
      </w:r>
      <w:r w:rsidRPr="002A069F">
        <w:rPr>
          <w:noProof/>
          <w:sz w:val="16"/>
        </w:rPr>
        <w:tab/>
        <w:t>D. Relan, T. Macgillivray, L. Ballerini, and E. Trucco, “Automatic retinal vessel classification using a least square- support vector machine in VAMPIRE *,” pp. 142–145, 2014.</w:t>
      </w:r>
    </w:p>
    <w:p w14:paraId="6C77B6F2" w14:textId="77777777" w:rsidR="002A069F" w:rsidRPr="002A069F" w:rsidRDefault="002A069F">
      <w:pPr>
        <w:pStyle w:val="NormalWeb"/>
        <w:ind w:left="640" w:hanging="640"/>
        <w:divId w:val="2126345442"/>
        <w:rPr>
          <w:noProof/>
          <w:sz w:val="16"/>
        </w:rPr>
      </w:pPr>
      <w:r w:rsidRPr="002A069F">
        <w:rPr>
          <w:noProof/>
          <w:sz w:val="16"/>
        </w:rPr>
        <w:t>[15]</w:t>
      </w:r>
      <w:r w:rsidRPr="002A069F">
        <w:rPr>
          <w:noProof/>
          <w:sz w:val="16"/>
        </w:rPr>
        <w:tab/>
        <w:t xml:space="preserve">M. M. Fraz, P. Remagnino, A. Hoppe, S. a. Barman, A. Rudnicka, C. Owen, and P. Whincup, “A model based approach for vessel caliber measurement in retinal images,” </w:t>
      </w:r>
      <w:r w:rsidRPr="002A069F">
        <w:rPr>
          <w:i/>
          <w:iCs/>
          <w:noProof/>
          <w:sz w:val="16"/>
        </w:rPr>
        <w:t>8th Int. Conf. Signal Image Technol. Internet Based Syst. SITIS 2012r</w:t>
      </w:r>
      <w:r w:rsidRPr="002A069F">
        <w:rPr>
          <w:noProof/>
          <w:sz w:val="16"/>
        </w:rPr>
        <w:t>, pp. 129–136, 2012.</w:t>
      </w:r>
    </w:p>
    <w:p w14:paraId="47B25D9F" w14:textId="77777777" w:rsidR="002A069F" w:rsidRPr="002A069F" w:rsidRDefault="002A069F">
      <w:pPr>
        <w:pStyle w:val="NormalWeb"/>
        <w:ind w:left="640" w:hanging="640"/>
        <w:divId w:val="2126345442"/>
        <w:rPr>
          <w:noProof/>
          <w:sz w:val="16"/>
        </w:rPr>
      </w:pPr>
      <w:r w:rsidRPr="002A069F">
        <w:rPr>
          <w:noProof/>
          <w:sz w:val="16"/>
        </w:rPr>
        <w:t>[16]</w:t>
      </w:r>
      <w:r w:rsidRPr="002A069F">
        <w:rPr>
          <w:noProof/>
          <w:sz w:val="16"/>
        </w:rPr>
        <w:tab/>
        <w:t>A. Lisowska, R. Annunziata, G. K. Loh, D. Karl, and E. Trucco, “An Experimental Assessment of Five Indices of Retinal Vessel Tortuosity with the RET-TORT Public Dataset,” pp. 5414–5417, 2014.</w:t>
      </w:r>
    </w:p>
    <w:p w14:paraId="20BE7268" w14:textId="77777777" w:rsidR="002A069F" w:rsidRPr="002A069F" w:rsidRDefault="002A069F">
      <w:pPr>
        <w:pStyle w:val="NormalWeb"/>
        <w:ind w:left="640" w:hanging="640"/>
        <w:divId w:val="2126345442"/>
        <w:rPr>
          <w:noProof/>
          <w:sz w:val="16"/>
        </w:rPr>
      </w:pPr>
      <w:r w:rsidRPr="002A069F">
        <w:rPr>
          <w:noProof/>
          <w:sz w:val="16"/>
        </w:rPr>
        <w:t>[17]</w:t>
      </w:r>
      <w:r w:rsidRPr="002A069F">
        <w:rPr>
          <w:noProof/>
          <w:sz w:val="16"/>
        </w:rPr>
        <w:tab/>
        <w:t xml:space="preserve">M. D. Saleh, C. Eswaran, and A. Mueen, “An automated blood vessel segmentation algorithm using histogram equalization and automatic threshold selection,” </w:t>
      </w:r>
      <w:r w:rsidRPr="002A069F">
        <w:rPr>
          <w:i/>
          <w:iCs/>
          <w:noProof/>
          <w:sz w:val="16"/>
        </w:rPr>
        <w:t>J. Digit. Imaging</w:t>
      </w:r>
      <w:r w:rsidRPr="002A069F">
        <w:rPr>
          <w:noProof/>
          <w:sz w:val="16"/>
        </w:rPr>
        <w:t>, vol. 24, no. 4, pp. 564–572, 2011.</w:t>
      </w:r>
    </w:p>
    <w:p w14:paraId="4537CADC" w14:textId="77777777" w:rsidR="002A069F" w:rsidRPr="002A069F" w:rsidRDefault="002A069F">
      <w:pPr>
        <w:pStyle w:val="NormalWeb"/>
        <w:ind w:left="640" w:hanging="640"/>
        <w:divId w:val="2126345442"/>
        <w:rPr>
          <w:noProof/>
          <w:sz w:val="16"/>
        </w:rPr>
      </w:pPr>
      <w:r w:rsidRPr="002A069F">
        <w:rPr>
          <w:noProof/>
          <w:sz w:val="16"/>
        </w:rPr>
        <w:t>[18]</w:t>
      </w:r>
      <w:r w:rsidRPr="002A069F">
        <w:rPr>
          <w:noProof/>
          <w:sz w:val="16"/>
        </w:rPr>
        <w:tab/>
        <w:t>M. B. Patwari, “Classification and Calculation of Retinal Blood vessels Parameters,” pp. 1–7.</w:t>
      </w:r>
    </w:p>
    <w:p w14:paraId="086E33EA" w14:textId="77777777" w:rsidR="002A069F" w:rsidRPr="002A069F" w:rsidRDefault="002A069F">
      <w:pPr>
        <w:pStyle w:val="NormalWeb"/>
        <w:ind w:left="640" w:hanging="640"/>
        <w:divId w:val="2126345442"/>
        <w:rPr>
          <w:noProof/>
          <w:sz w:val="16"/>
        </w:rPr>
      </w:pPr>
      <w:r w:rsidRPr="002A069F">
        <w:rPr>
          <w:noProof/>
          <w:sz w:val="16"/>
        </w:rPr>
        <w:t>[19]</w:t>
      </w:r>
      <w:r w:rsidRPr="002A069F">
        <w:rPr>
          <w:noProof/>
          <w:sz w:val="16"/>
        </w:rPr>
        <w:tab/>
        <w:t>A. Elbalaoui and M. Fakir, “Automatic Detection of Blood Vessel in Retinal Images,” 2016.</w:t>
      </w:r>
    </w:p>
    <w:p w14:paraId="06CA5142" w14:textId="77777777" w:rsidR="002A069F" w:rsidRPr="002A069F" w:rsidRDefault="002A069F">
      <w:pPr>
        <w:pStyle w:val="NormalWeb"/>
        <w:ind w:left="640" w:hanging="640"/>
        <w:divId w:val="2126345442"/>
        <w:rPr>
          <w:noProof/>
          <w:sz w:val="16"/>
        </w:rPr>
      </w:pPr>
      <w:r w:rsidRPr="002A069F">
        <w:rPr>
          <w:noProof/>
          <w:sz w:val="16"/>
        </w:rPr>
        <w:t>[20]</w:t>
      </w:r>
      <w:r w:rsidRPr="002A069F">
        <w:rPr>
          <w:noProof/>
          <w:sz w:val="16"/>
        </w:rPr>
        <w:tab/>
        <w:t xml:space="preserve">A. Kumar, A. K. Gaur, and M. Srivastava, “A segment based technique for detecting exudate from retinal fundus image,” </w:t>
      </w:r>
      <w:r w:rsidRPr="002A069F">
        <w:rPr>
          <w:i/>
          <w:iCs/>
          <w:noProof/>
          <w:sz w:val="16"/>
        </w:rPr>
        <w:t>Procedia Technol.</w:t>
      </w:r>
      <w:r w:rsidRPr="002A069F">
        <w:rPr>
          <w:noProof/>
          <w:sz w:val="16"/>
        </w:rPr>
        <w:t>, vol. 6, pp. 1–9, 2012.</w:t>
      </w:r>
    </w:p>
    <w:p w14:paraId="1A9BFBC3" w14:textId="77777777" w:rsidR="002A069F" w:rsidRPr="002A069F" w:rsidRDefault="002A069F">
      <w:pPr>
        <w:pStyle w:val="NormalWeb"/>
        <w:ind w:left="640" w:hanging="640"/>
        <w:divId w:val="2126345442"/>
        <w:rPr>
          <w:noProof/>
          <w:sz w:val="16"/>
        </w:rPr>
      </w:pPr>
      <w:r w:rsidRPr="002A069F">
        <w:rPr>
          <w:noProof/>
          <w:sz w:val="16"/>
        </w:rPr>
        <w:t>[21]</w:t>
      </w:r>
      <w:r w:rsidRPr="002A069F">
        <w:rPr>
          <w:noProof/>
          <w:sz w:val="16"/>
        </w:rPr>
        <w:tab/>
        <w:t xml:space="preserve">M. M. Fraz, S. A. Barman, and P. Remagnino, “An approach to localize the retinal blood vessels using bit planes and centerline detection,” </w:t>
      </w:r>
      <w:r w:rsidRPr="002A069F">
        <w:rPr>
          <w:i/>
          <w:iCs/>
          <w:noProof/>
          <w:sz w:val="16"/>
        </w:rPr>
        <w:t>Comput. Methods Programs Biomed.</w:t>
      </w:r>
      <w:r w:rsidRPr="002A069F">
        <w:rPr>
          <w:noProof/>
          <w:sz w:val="16"/>
        </w:rPr>
        <w:t>, vol. 108, pp. 600–616, 2012.</w:t>
      </w:r>
    </w:p>
    <w:p w14:paraId="6D1636D0" w14:textId="77777777" w:rsidR="002A069F" w:rsidRPr="002A069F" w:rsidRDefault="002A069F">
      <w:pPr>
        <w:pStyle w:val="NormalWeb"/>
        <w:ind w:left="640" w:hanging="640"/>
        <w:divId w:val="2126345442"/>
        <w:rPr>
          <w:noProof/>
          <w:sz w:val="16"/>
        </w:rPr>
      </w:pPr>
      <w:r w:rsidRPr="002A069F">
        <w:rPr>
          <w:noProof/>
          <w:sz w:val="16"/>
        </w:rPr>
        <w:t>[22]</w:t>
      </w:r>
      <w:r w:rsidRPr="002A069F">
        <w:rPr>
          <w:noProof/>
          <w:sz w:val="16"/>
        </w:rPr>
        <w:tab/>
        <w:t xml:space="preserve">L. Xu and S. Luo, “A novel method for blood vessel detection from retinal images,” </w:t>
      </w:r>
      <w:r w:rsidRPr="002A069F">
        <w:rPr>
          <w:i/>
          <w:iCs/>
          <w:noProof/>
          <w:sz w:val="16"/>
        </w:rPr>
        <w:t>Biomed. Eng. Online</w:t>
      </w:r>
      <w:r w:rsidRPr="002A069F">
        <w:rPr>
          <w:noProof/>
          <w:sz w:val="16"/>
        </w:rPr>
        <w:t>, vol. 9, p. 14, 2010.</w:t>
      </w:r>
    </w:p>
    <w:p w14:paraId="0841B4A4" w14:textId="77777777" w:rsidR="002A069F" w:rsidRPr="002A069F" w:rsidRDefault="002A069F">
      <w:pPr>
        <w:pStyle w:val="NormalWeb"/>
        <w:ind w:left="640" w:hanging="640"/>
        <w:divId w:val="2126345442"/>
        <w:rPr>
          <w:noProof/>
          <w:sz w:val="16"/>
        </w:rPr>
      </w:pPr>
      <w:r w:rsidRPr="002A069F">
        <w:rPr>
          <w:noProof/>
          <w:sz w:val="16"/>
        </w:rPr>
        <w:t>[23]</w:t>
      </w:r>
      <w:r w:rsidRPr="002A069F">
        <w:rPr>
          <w:noProof/>
          <w:sz w:val="16"/>
        </w:rPr>
        <w:tab/>
        <w:t xml:space="preserve">M. Foracchia, E. Grisan, and A. Ruggeri, “Luminosity and contrast normalization in retinal images,” </w:t>
      </w:r>
      <w:r w:rsidRPr="002A069F">
        <w:rPr>
          <w:i/>
          <w:iCs/>
          <w:noProof/>
          <w:sz w:val="16"/>
        </w:rPr>
        <w:t>Med. Image Anal.</w:t>
      </w:r>
      <w:r w:rsidRPr="002A069F">
        <w:rPr>
          <w:noProof/>
          <w:sz w:val="16"/>
        </w:rPr>
        <w:t>, vol. 9, p. 14, 2005.</w:t>
      </w:r>
    </w:p>
    <w:p w14:paraId="5BBB9A6B" w14:textId="77777777" w:rsidR="002A069F" w:rsidRPr="002A069F" w:rsidRDefault="002A069F">
      <w:pPr>
        <w:pStyle w:val="NormalWeb"/>
        <w:ind w:left="640" w:hanging="640"/>
        <w:divId w:val="2126345442"/>
        <w:rPr>
          <w:noProof/>
          <w:sz w:val="16"/>
        </w:rPr>
      </w:pPr>
      <w:r w:rsidRPr="002A069F">
        <w:rPr>
          <w:noProof/>
          <w:sz w:val="16"/>
        </w:rPr>
        <w:t>[24]</w:t>
      </w:r>
      <w:r w:rsidRPr="002A069F">
        <w:rPr>
          <w:noProof/>
          <w:sz w:val="16"/>
        </w:rPr>
        <w:tab/>
        <w:t xml:space="preserve">M. Vlachos and E. Dermatas, “Multi-scale retinal vessel segmentation using line tracking,” </w:t>
      </w:r>
      <w:r w:rsidRPr="002A069F">
        <w:rPr>
          <w:i/>
          <w:iCs/>
          <w:noProof/>
          <w:sz w:val="16"/>
        </w:rPr>
        <w:t>Comput. Med. Imaging Graph.</w:t>
      </w:r>
      <w:r w:rsidRPr="002A069F">
        <w:rPr>
          <w:noProof/>
          <w:sz w:val="16"/>
        </w:rPr>
        <w:t>, vol. 34, no. 3, pp. 213–227, 2010.</w:t>
      </w:r>
    </w:p>
    <w:p w14:paraId="471FE678" w14:textId="77777777" w:rsidR="002A069F" w:rsidRPr="002A069F" w:rsidRDefault="002A069F">
      <w:pPr>
        <w:pStyle w:val="NormalWeb"/>
        <w:ind w:left="640" w:hanging="640"/>
        <w:divId w:val="2126345442"/>
        <w:rPr>
          <w:noProof/>
          <w:sz w:val="16"/>
        </w:rPr>
      </w:pPr>
      <w:r w:rsidRPr="002A069F">
        <w:rPr>
          <w:noProof/>
          <w:sz w:val="16"/>
        </w:rPr>
        <w:t>[25]</w:t>
      </w:r>
      <w:r w:rsidRPr="002A069F">
        <w:rPr>
          <w:noProof/>
          <w:sz w:val="16"/>
        </w:rPr>
        <w:tab/>
        <w:t xml:space="preserve">K. A. Goatman, A. D. Fleming, S. Philip, G. J. Williams, J. A. Olson, and P. F. Sharp, “Detection of new vessels on the optic disc using retinal photographs,” </w:t>
      </w:r>
      <w:r w:rsidRPr="002A069F">
        <w:rPr>
          <w:i/>
          <w:iCs/>
          <w:noProof/>
          <w:sz w:val="16"/>
        </w:rPr>
        <w:t>Med. Imaging, IEEE Trans.</w:t>
      </w:r>
      <w:r w:rsidRPr="002A069F">
        <w:rPr>
          <w:noProof/>
          <w:sz w:val="16"/>
        </w:rPr>
        <w:t>, vol. 30, pp. 972–979, 2011.</w:t>
      </w:r>
    </w:p>
    <w:p w14:paraId="2DD95D24" w14:textId="77777777" w:rsidR="002A069F" w:rsidRPr="002A069F" w:rsidRDefault="002A069F">
      <w:pPr>
        <w:pStyle w:val="NormalWeb"/>
        <w:ind w:left="640" w:hanging="640"/>
        <w:divId w:val="2126345442"/>
        <w:rPr>
          <w:noProof/>
          <w:sz w:val="16"/>
        </w:rPr>
      </w:pPr>
      <w:r w:rsidRPr="002A069F">
        <w:rPr>
          <w:noProof/>
          <w:sz w:val="16"/>
        </w:rPr>
        <w:t>[26]</w:t>
      </w:r>
      <w:r w:rsidRPr="002A069F">
        <w:rPr>
          <w:noProof/>
          <w:sz w:val="16"/>
        </w:rPr>
        <w:tab/>
        <w:t xml:space="preserve">Q. Li, J. You, and D. Zhang, “Vessel segmentation and width estimation in retinal images using multiscale production of matched filter responses,” </w:t>
      </w:r>
      <w:r w:rsidRPr="002A069F">
        <w:rPr>
          <w:i/>
          <w:iCs/>
          <w:noProof/>
          <w:sz w:val="16"/>
        </w:rPr>
        <w:t>Expert Syst. Appl.</w:t>
      </w:r>
      <w:r w:rsidRPr="002A069F">
        <w:rPr>
          <w:noProof/>
          <w:sz w:val="16"/>
        </w:rPr>
        <w:t>, vol. 39, no. 9, pp. 7600–7610, 2012.</w:t>
      </w:r>
    </w:p>
    <w:p w14:paraId="06D6F5DD" w14:textId="77777777" w:rsidR="002A069F" w:rsidRPr="002A069F" w:rsidRDefault="002A069F">
      <w:pPr>
        <w:pStyle w:val="NormalWeb"/>
        <w:ind w:left="640" w:hanging="640"/>
        <w:divId w:val="2126345442"/>
        <w:rPr>
          <w:noProof/>
          <w:sz w:val="16"/>
        </w:rPr>
      </w:pPr>
      <w:r w:rsidRPr="002A069F">
        <w:rPr>
          <w:noProof/>
          <w:sz w:val="16"/>
        </w:rPr>
        <w:t>[27]</w:t>
      </w:r>
      <w:r w:rsidRPr="002A069F">
        <w:rPr>
          <w:noProof/>
          <w:sz w:val="16"/>
        </w:rPr>
        <w:tab/>
        <w:t>W. Azani, M.- Ieee, H. Yazid, and S. Bin Yaacob, “A Review : comparison between different type of filtering methods on the contrast variation retinal images,” no. November, pp. 28–30, 2014.</w:t>
      </w:r>
    </w:p>
    <w:p w14:paraId="7FA2D335" w14:textId="77777777" w:rsidR="002A069F" w:rsidRPr="002A069F" w:rsidRDefault="002A069F">
      <w:pPr>
        <w:pStyle w:val="NormalWeb"/>
        <w:ind w:left="640" w:hanging="640"/>
        <w:divId w:val="2126345442"/>
        <w:rPr>
          <w:noProof/>
          <w:sz w:val="16"/>
        </w:rPr>
      </w:pPr>
      <w:r w:rsidRPr="002A069F">
        <w:rPr>
          <w:noProof/>
          <w:sz w:val="16"/>
        </w:rPr>
        <w:t>[28]</w:t>
      </w:r>
      <w:r w:rsidRPr="002A069F">
        <w:rPr>
          <w:noProof/>
          <w:sz w:val="16"/>
        </w:rPr>
        <w:tab/>
        <w:t xml:space="preserve">M. U. Akram, I. Jamal, A. Tariq, and J. Imtiaz, “Automated segmentation of blood vessels for detection of proliferative diabetic retinopathy,” </w:t>
      </w:r>
      <w:r w:rsidRPr="002A069F">
        <w:rPr>
          <w:i/>
          <w:iCs/>
          <w:noProof/>
          <w:sz w:val="16"/>
        </w:rPr>
        <w:t>Biomed. Heal. Informatics</w:t>
      </w:r>
      <w:r w:rsidRPr="002A069F">
        <w:rPr>
          <w:noProof/>
          <w:sz w:val="16"/>
        </w:rPr>
        <w:t>, pp. 232–235, 2012.</w:t>
      </w:r>
    </w:p>
    <w:p w14:paraId="248D93BD" w14:textId="77777777" w:rsidR="002A069F" w:rsidRPr="002A069F" w:rsidRDefault="002A069F">
      <w:pPr>
        <w:pStyle w:val="NormalWeb"/>
        <w:ind w:left="640" w:hanging="640"/>
        <w:divId w:val="2126345442"/>
        <w:rPr>
          <w:noProof/>
          <w:sz w:val="16"/>
        </w:rPr>
      </w:pPr>
      <w:r w:rsidRPr="002A069F">
        <w:rPr>
          <w:noProof/>
          <w:sz w:val="16"/>
        </w:rPr>
        <w:t>[29]</w:t>
      </w:r>
      <w:r w:rsidRPr="002A069F">
        <w:rPr>
          <w:noProof/>
          <w:sz w:val="16"/>
        </w:rPr>
        <w:tab/>
        <w:t xml:space="preserve">K. Sun, Z. Chen, S. Jiang, and Y. Wang, “Morphological multiscale enhancement, fuzzy filter and watershed for vascular tree extraction in angiogram,” </w:t>
      </w:r>
      <w:r w:rsidRPr="002A069F">
        <w:rPr>
          <w:i/>
          <w:iCs/>
          <w:noProof/>
          <w:sz w:val="16"/>
        </w:rPr>
        <w:t>J. Med. Syst.</w:t>
      </w:r>
      <w:r w:rsidRPr="002A069F">
        <w:rPr>
          <w:noProof/>
          <w:sz w:val="16"/>
        </w:rPr>
        <w:t>, vol. 35, pp. 811–824, 2011.</w:t>
      </w:r>
    </w:p>
    <w:p w14:paraId="66697A52" w14:textId="77777777" w:rsidR="002A069F" w:rsidRPr="002A069F" w:rsidRDefault="002A069F">
      <w:pPr>
        <w:pStyle w:val="NormalWeb"/>
        <w:ind w:left="640" w:hanging="640"/>
        <w:divId w:val="2126345442"/>
        <w:rPr>
          <w:noProof/>
          <w:sz w:val="16"/>
        </w:rPr>
      </w:pPr>
      <w:r w:rsidRPr="002A069F">
        <w:rPr>
          <w:noProof/>
          <w:sz w:val="16"/>
        </w:rPr>
        <w:t>[30]</w:t>
      </w:r>
      <w:r w:rsidRPr="002A069F">
        <w:rPr>
          <w:noProof/>
          <w:sz w:val="16"/>
        </w:rPr>
        <w:tab/>
        <w:t xml:space="preserve">L. Giancardo, F. Meriaudeau, T. P. Karnowski, Y. Li, K. W. Tobin, and E. Chaum, “No Title,” </w:t>
      </w:r>
      <w:r w:rsidRPr="002A069F">
        <w:rPr>
          <w:i/>
          <w:iCs/>
          <w:noProof/>
          <w:sz w:val="16"/>
        </w:rPr>
        <w:t>Biomed. Imaging From Nano to Macro, 2011 IEEE Int. Symp. on. IEEE</w:t>
      </w:r>
      <w:r w:rsidRPr="002A069F">
        <w:rPr>
          <w:noProof/>
          <w:sz w:val="16"/>
        </w:rPr>
        <w:t>, pp. 1396–1400, 2011.</w:t>
      </w:r>
    </w:p>
    <w:p w14:paraId="7786929F" w14:textId="77777777" w:rsidR="002A069F" w:rsidRPr="002A069F" w:rsidRDefault="002A069F">
      <w:pPr>
        <w:pStyle w:val="NormalWeb"/>
        <w:ind w:left="640" w:hanging="640"/>
        <w:divId w:val="2126345442"/>
        <w:rPr>
          <w:noProof/>
          <w:sz w:val="16"/>
        </w:rPr>
      </w:pPr>
      <w:r w:rsidRPr="002A069F">
        <w:rPr>
          <w:noProof/>
          <w:sz w:val="16"/>
        </w:rPr>
        <w:t>[31]</w:t>
      </w:r>
      <w:r w:rsidRPr="002A069F">
        <w:rPr>
          <w:noProof/>
          <w:sz w:val="16"/>
        </w:rPr>
        <w:tab/>
        <w:t xml:space="preserve">M. U. Akram, A. Tariq, S. Nasir, and S. A. Khan, “Gabor Wavelet Based Vessel Segmentation in Retinal Images,” </w:t>
      </w:r>
      <w:r w:rsidRPr="002A069F">
        <w:rPr>
          <w:i/>
          <w:iCs/>
          <w:noProof/>
          <w:sz w:val="16"/>
        </w:rPr>
        <w:t>IEEE</w:t>
      </w:r>
      <w:r w:rsidRPr="002A069F">
        <w:rPr>
          <w:noProof/>
          <w:sz w:val="16"/>
        </w:rPr>
        <w:t>, 2009.</w:t>
      </w:r>
    </w:p>
    <w:p w14:paraId="00B3E11D" w14:textId="77777777" w:rsidR="002A069F" w:rsidRPr="002A069F" w:rsidRDefault="002A069F">
      <w:pPr>
        <w:pStyle w:val="NormalWeb"/>
        <w:ind w:left="640" w:hanging="640"/>
        <w:divId w:val="2126345442"/>
        <w:rPr>
          <w:noProof/>
          <w:sz w:val="16"/>
        </w:rPr>
      </w:pPr>
      <w:r w:rsidRPr="002A069F">
        <w:rPr>
          <w:noProof/>
          <w:sz w:val="16"/>
        </w:rPr>
        <w:t>[32]</w:t>
      </w:r>
      <w:r w:rsidRPr="002A069F">
        <w:rPr>
          <w:noProof/>
          <w:sz w:val="16"/>
        </w:rPr>
        <w:tab/>
        <w:t xml:space="preserve">M. Tamilarasi and K. Duraiswamy, “Genetic based fuzzy seeded region growing segmentation for diabetic retinopathy images,” </w:t>
      </w:r>
      <w:r w:rsidRPr="002A069F">
        <w:rPr>
          <w:i/>
          <w:iCs/>
          <w:noProof/>
          <w:sz w:val="16"/>
        </w:rPr>
        <w:t>Comput. Commun. Informatics Int. Conf. on. IEEE</w:t>
      </w:r>
      <w:r w:rsidRPr="002A069F">
        <w:rPr>
          <w:noProof/>
          <w:sz w:val="16"/>
        </w:rPr>
        <w:t>, pp. 1–5, 2013.</w:t>
      </w:r>
    </w:p>
    <w:p w14:paraId="0FCFD90C" w14:textId="77777777" w:rsidR="002A069F" w:rsidRPr="002A069F" w:rsidRDefault="002A069F">
      <w:pPr>
        <w:pStyle w:val="NormalWeb"/>
        <w:ind w:left="640" w:hanging="640"/>
        <w:divId w:val="2126345442"/>
        <w:rPr>
          <w:noProof/>
          <w:sz w:val="16"/>
        </w:rPr>
      </w:pPr>
      <w:r w:rsidRPr="002A069F">
        <w:rPr>
          <w:noProof/>
          <w:sz w:val="16"/>
        </w:rPr>
        <w:t>[33]</w:t>
      </w:r>
      <w:r w:rsidRPr="002A069F">
        <w:rPr>
          <w:noProof/>
          <w:sz w:val="16"/>
        </w:rPr>
        <w:tab/>
        <w:t xml:space="preserve">B. Antal and A. Hajdu, “An ensemble-based system for microaneurysm detection and diabetic retinopathy grading,” </w:t>
      </w:r>
      <w:r w:rsidRPr="002A069F">
        <w:rPr>
          <w:i/>
          <w:iCs/>
          <w:noProof/>
          <w:sz w:val="16"/>
        </w:rPr>
        <w:t>Biomed. Eng. IEEE Trans.</w:t>
      </w:r>
      <w:r w:rsidRPr="002A069F">
        <w:rPr>
          <w:noProof/>
          <w:sz w:val="16"/>
        </w:rPr>
        <w:t>, vol. 6, pp. 1720–1726, 2012.</w:t>
      </w:r>
    </w:p>
    <w:p w14:paraId="33C66E17" w14:textId="77777777" w:rsidR="002A069F" w:rsidRPr="002A069F" w:rsidRDefault="002A069F">
      <w:pPr>
        <w:pStyle w:val="NormalWeb"/>
        <w:ind w:left="640" w:hanging="640"/>
        <w:divId w:val="2126345442"/>
        <w:rPr>
          <w:noProof/>
          <w:sz w:val="16"/>
        </w:rPr>
      </w:pPr>
      <w:r w:rsidRPr="002A069F">
        <w:rPr>
          <w:noProof/>
          <w:sz w:val="16"/>
        </w:rPr>
        <w:t>[34]</w:t>
      </w:r>
      <w:r w:rsidRPr="002A069F">
        <w:rPr>
          <w:noProof/>
          <w:sz w:val="16"/>
        </w:rPr>
        <w:tab/>
        <w:t xml:space="preserve">a. Elbalaoui, M. Fakir, K. Taifi, and A. Merbouha, “Automatic detection of blood vessel in retinal images,” </w:t>
      </w:r>
      <w:r w:rsidRPr="002A069F">
        <w:rPr>
          <w:i/>
          <w:iCs/>
          <w:noProof/>
          <w:sz w:val="16"/>
        </w:rPr>
        <w:t>2016 13th Int. Conf. Comput. Graph. Imaging Vis.</w:t>
      </w:r>
      <w:r w:rsidRPr="002A069F">
        <w:rPr>
          <w:noProof/>
          <w:sz w:val="16"/>
        </w:rPr>
        <w:t>, pp. 324–332, 2016.</w:t>
      </w:r>
    </w:p>
    <w:p w14:paraId="5E7A2755" w14:textId="77777777" w:rsidR="002A069F" w:rsidRPr="002A069F" w:rsidRDefault="002A069F">
      <w:pPr>
        <w:pStyle w:val="NormalWeb"/>
        <w:ind w:left="640" w:hanging="640"/>
        <w:divId w:val="2126345442"/>
        <w:rPr>
          <w:noProof/>
          <w:sz w:val="16"/>
        </w:rPr>
      </w:pPr>
      <w:r w:rsidRPr="002A069F">
        <w:rPr>
          <w:noProof/>
          <w:sz w:val="16"/>
        </w:rPr>
        <w:t>[35]</w:t>
      </w:r>
      <w:r w:rsidRPr="002A069F">
        <w:rPr>
          <w:noProof/>
          <w:sz w:val="16"/>
        </w:rPr>
        <w:tab/>
        <w:t xml:space="preserve">R. Bhattacharhjee and M. Chakraborty, “Exudates, retinal and statistical features detection from diabetic retinopathy and normal fundus images: an automated comparative approach,” </w:t>
      </w:r>
      <w:r w:rsidRPr="002A069F">
        <w:rPr>
          <w:i/>
          <w:iCs/>
          <w:noProof/>
          <w:sz w:val="16"/>
        </w:rPr>
        <w:t>Natl. Conf. Comput. Commun. Syst. Organ. by IEEE</w:t>
      </w:r>
      <w:r w:rsidRPr="002A069F">
        <w:rPr>
          <w:noProof/>
          <w:sz w:val="16"/>
        </w:rPr>
        <w:t>, p. 978, 2012.</w:t>
      </w:r>
    </w:p>
    <w:p w14:paraId="0F43C834" w14:textId="77777777" w:rsidR="002A069F" w:rsidRPr="002A069F" w:rsidRDefault="002A069F">
      <w:pPr>
        <w:pStyle w:val="NormalWeb"/>
        <w:ind w:left="640" w:hanging="640"/>
        <w:divId w:val="2126345442"/>
        <w:rPr>
          <w:noProof/>
          <w:sz w:val="16"/>
        </w:rPr>
      </w:pPr>
      <w:r w:rsidRPr="002A069F">
        <w:rPr>
          <w:noProof/>
          <w:sz w:val="16"/>
        </w:rPr>
        <w:t>[36]</w:t>
      </w:r>
      <w:r w:rsidRPr="002A069F">
        <w:rPr>
          <w:noProof/>
          <w:sz w:val="16"/>
        </w:rPr>
        <w:tab/>
        <w:t xml:space="preserve">S. You, E. Bas, D. Erdogmus, and J. Kalpathy-Cramer, “Principal curved based retinal vessel segmentation towards diagnosis of retinal diseases,” </w:t>
      </w:r>
      <w:r w:rsidRPr="002A069F">
        <w:rPr>
          <w:i/>
          <w:iCs/>
          <w:noProof/>
          <w:sz w:val="16"/>
        </w:rPr>
        <w:t>Proc. - 2011 1st IEEE Int. Conf. Healthc. Informatics, Imaging Syst. Biol. HISB 2011</w:t>
      </w:r>
      <w:r w:rsidRPr="002A069F">
        <w:rPr>
          <w:noProof/>
          <w:sz w:val="16"/>
        </w:rPr>
        <w:t>, pp. 331–337, 2011.</w:t>
      </w:r>
    </w:p>
    <w:p w14:paraId="3664264B" w14:textId="77777777" w:rsidR="002A069F" w:rsidRPr="002A069F" w:rsidRDefault="002A069F">
      <w:pPr>
        <w:pStyle w:val="NormalWeb"/>
        <w:ind w:left="640" w:hanging="640"/>
        <w:divId w:val="2126345442"/>
        <w:rPr>
          <w:noProof/>
          <w:sz w:val="16"/>
        </w:rPr>
      </w:pPr>
      <w:r w:rsidRPr="002A069F">
        <w:rPr>
          <w:noProof/>
          <w:sz w:val="16"/>
        </w:rPr>
        <w:t>[37]</w:t>
      </w:r>
      <w:r w:rsidRPr="002A069F">
        <w:rPr>
          <w:noProof/>
          <w:sz w:val="16"/>
        </w:rPr>
        <w:tab/>
        <w:t xml:space="preserve">G. S. Ramlugun, V. K. Nagarajan, and C. Chakraborty, “Small retinal vessel extraction towards proliferative diabetic retinopathy screening,” </w:t>
      </w:r>
      <w:r w:rsidRPr="002A069F">
        <w:rPr>
          <w:i/>
          <w:iCs/>
          <w:noProof/>
          <w:sz w:val="16"/>
        </w:rPr>
        <w:t>Expert Syst. with Appl.</w:t>
      </w:r>
      <w:r w:rsidRPr="002A069F">
        <w:rPr>
          <w:noProof/>
          <w:sz w:val="16"/>
        </w:rPr>
        <w:t>, vol. 39, pp. 1141–1146, 2012.</w:t>
      </w:r>
    </w:p>
    <w:p w14:paraId="3B1DD5F3" w14:textId="77777777" w:rsidR="002A069F" w:rsidRPr="002A069F" w:rsidRDefault="002A069F">
      <w:pPr>
        <w:pStyle w:val="NormalWeb"/>
        <w:ind w:left="640" w:hanging="640"/>
        <w:divId w:val="2126345442"/>
        <w:rPr>
          <w:noProof/>
          <w:sz w:val="16"/>
        </w:rPr>
      </w:pPr>
      <w:r w:rsidRPr="002A069F">
        <w:rPr>
          <w:noProof/>
          <w:sz w:val="16"/>
        </w:rPr>
        <w:t>[38]</w:t>
      </w:r>
      <w:r w:rsidRPr="002A069F">
        <w:rPr>
          <w:noProof/>
          <w:sz w:val="16"/>
        </w:rPr>
        <w:tab/>
        <w:t xml:space="preserve">B. Antal, I. Lazar, A. Hajdu, Z. Torok, A. Csutak, and T. Peto, “A Multi-level ensemble-based system for detecting microaneurysms in fundus images,” </w:t>
      </w:r>
      <w:r w:rsidRPr="002A069F">
        <w:rPr>
          <w:i/>
          <w:iCs/>
          <w:noProof/>
          <w:sz w:val="16"/>
        </w:rPr>
        <w:t>4th Int. Work. Soft Comput. Appl. IEEE</w:t>
      </w:r>
      <w:r w:rsidRPr="002A069F">
        <w:rPr>
          <w:noProof/>
          <w:sz w:val="16"/>
        </w:rPr>
        <w:t>, vol. 10, pp. 137–142, 2010.</w:t>
      </w:r>
    </w:p>
    <w:p w14:paraId="02A5A8CB" w14:textId="77777777" w:rsidR="002A069F" w:rsidRPr="002A069F" w:rsidRDefault="002A069F">
      <w:pPr>
        <w:pStyle w:val="NormalWeb"/>
        <w:ind w:left="640" w:hanging="640"/>
        <w:divId w:val="2126345442"/>
        <w:rPr>
          <w:noProof/>
          <w:sz w:val="16"/>
        </w:rPr>
      </w:pPr>
      <w:r w:rsidRPr="002A069F">
        <w:rPr>
          <w:noProof/>
          <w:sz w:val="16"/>
        </w:rPr>
        <w:t>[39]</w:t>
      </w:r>
      <w:r w:rsidRPr="002A069F">
        <w:rPr>
          <w:noProof/>
          <w:sz w:val="16"/>
        </w:rPr>
        <w:tab/>
        <w:t xml:space="preserve">A. . Aibinu, M. . Iqbal, A. . Shafie, M. J. . Salami, and M. Nilsson, “Vascular intersection detection in retina fundus images using a new hybrid approach,” </w:t>
      </w:r>
      <w:r w:rsidRPr="002A069F">
        <w:rPr>
          <w:i/>
          <w:iCs/>
          <w:noProof/>
          <w:sz w:val="16"/>
        </w:rPr>
        <w:t>Comput. Biol. Med.</w:t>
      </w:r>
      <w:r w:rsidRPr="002A069F">
        <w:rPr>
          <w:noProof/>
          <w:sz w:val="16"/>
        </w:rPr>
        <w:t>, vol. 40, pp. 91–89, 2010.</w:t>
      </w:r>
    </w:p>
    <w:p w14:paraId="28491B3C" w14:textId="77777777" w:rsidR="002A069F" w:rsidRPr="002A069F" w:rsidRDefault="002A069F">
      <w:pPr>
        <w:pStyle w:val="NormalWeb"/>
        <w:ind w:left="640" w:hanging="640"/>
        <w:divId w:val="2126345442"/>
        <w:rPr>
          <w:noProof/>
          <w:sz w:val="16"/>
        </w:rPr>
      </w:pPr>
      <w:r w:rsidRPr="002A069F">
        <w:rPr>
          <w:noProof/>
          <w:sz w:val="16"/>
        </w:rPr>
        <w:t>[40]</w:t>
      </w:r>
      <w:r w:rsidRPr="002A069F">
        <w:rPr>
          <w:noProof/>
          <w:sz w:val="16"/>
        </w:rPr>
        <w:tab/>
        <w:t>K. Ram, Y. Babu, and J. Sivanwamy, “Curvature orientation histogram for detection and matching of vascular landmarks in retinal images,” 2009.</w:t>
      </w:r>
    </w:p>
    <w:p w14:paraId="17A69C13" w14:textId="77777777" w:rsidR="002A069F" w:rsidRPr="002A069F" w:rsidRDefault="002A069F">
      <w:pPr>
        <w:pStyle w:val="NormalWeb"/>
        <w:ind w:left="640" w:hanging="640"/>
        <w:divId w:val="2126345442"/>
        <w:rPr>
          <w:noProof/>
          <w:sz w:val="16"/>
        </w:rPr>
      </w:pPr>
      <w:r w:rsidRPr="002A069F">
        <w:rPr>
          <w:noProof/>
          <w:sz w:val="16"/>
        </w:rPr>
        <w:t>[41]</w:t>
      </w:r>
      <w:r w:rsidRPr="002A069F">
        <w:rPr>
          <w:noProof/>
          <w:sz w:val="16"/>
        </w:rPr>
        <w:tab/>
        <w:t>S. Yacin, “Retinopathy based on brightness variations in SDOCT retinal images,” no. March, 2015.</w:t>
      </w:r>
    </w:p>
    <w:p w14:paraId="6DBE561F" w14:textId="77777777" w:rsidR="002A069F" w:rsidRPr="002A069F" w:rsidRDefault="002A069F">
      <w:pPr>
        <w:pStyle w:val="NormalWeb"/>
        <w:ind w:left="640" w:hanging="640"/>
        <w:divId w:val="2126345442"/>
        <w:rPr>
          <w:noProof/>
          <w:sz w:val="16"/>
        </w:rPr>
      </w:pPr>
      <w:r w:rsidRPr="002A069F">
        <w:rPr>
          <w:noProof/>
          <w:sz w:val="16"/>
        </w:rPr>
        <w:t>[42]</w:t>
      </w:r>
      <w:r w:rsidRPr="002A069F">
        <w:rPr>
          <w:noProof/>
          <w:sz w:val="16"/>
        </w:rPr>
        <w:tab/>
        <w:t xml:space="preserve">E. Moghimirad, S. Hamid Rezatofighi, and H. Soltanian-Zadeh, “Retinal vessel segmentation using a multi-scale medialness function,” </w:t>
      </w:r>
      <w:r w:rsidRPr="002A069F">
        <w:rPr>
          <w:i/>
          <w:iCs/>
          <w:noProof/>
          <w:sz w:val="16"/>
        </w:rPr>
        <w:t>Comput. Biol. Med.</w:t>
      </w:r>
      <w:r w:rsidRPr="002A069F">
        <w:rPr>
          <w:noProof/>
          <w:sz w:val="16"/>
        </w:rPr>
        <w:t>, vol. 42, no. 1, pp. 50–60, 2012.</w:t>
      </w:r>
    </w:p>
    <w:p w14:paraId="39FADF92" w14:textId="77777777" w:rsidR="002A069F" w:rsidRPr="002A069F" w:rsidRDefault="002A069F">
      <w:pPr>
        <w:pStyle w:val="NormalWeb"/>
        <w:ind w:left="640" w:hanging="640"/>
        <w:divId w:val="2126345442"/>
        <w:rPr>
          <w:noProof/>
          <w:sz w:val="16"/>
        </w:rPr>
      </w:pPr>
      <w:r w:rsidRPr="002A069F">
        <w:rPr>
          <w:noProof/>
          <w:sz w:val="16"/>
        </w:rPr>
        <w:t>[43]</w:t>
      </w:r>
      <w:r w:rsidRPr="002A069F">
        <w:rPr>
          <w:noProof/>
          <w:sz w:val="16"/>
        </w:rPr>
        <w:tab/>
        <w:t xml:space="preserve">A. . Frangi, W. . Niessen, K. . Vincken, M. . Viergever, W. William, C. Alan, and D. Scott, “Multiscale vessel enhancement filtering,” </w:t>
      </w:r>
      <w:r w:rsidRPr="002A069F">
        <w:rPr>
          <w:i/>
          <w:iCs/>
          <w:noProof/>
          <w:sz w:val="16"/>
        </w:rPr>
        <w:t>Med. Image Comput. Comput. Interv. MICCAI 98</w:t>
      </w:r>
      <w:r w:rsidRPr="002A069F">
        <w:rPr>
          <w:noProof/>
          <w:sz w:val="16"/>
        </w:rPr>
        <w:t>, p. 130, 1998.</w:t>
      </w:r>
    </w:p>
    <w:p w14:paraId="685FA4B3" w14:textId="77777777" w:rsidR="002A069F" w:rsidRPr="002A069F" w:rsidRDefault="002A069F">
      <w:pPr>
        <w:pStyle w:val="NormalWeb"/>
        <w:ind w:left="640" w:hanging="640"/>
        <w:divId w:val="2126345442"/>
        <w:rPr>
          <w:noProof/>
          <w:sz w:val="16"/>
        </w:rPr>
      </w:pPr>
      <w:r w:rsidRPr="002A069F">
        <w:rPr>
          <w:noProof/>
          <w:sz w:val="16"/>
        </w:rPr>
        <w:t>[44]</w:t>
      </w:r>
      <w:r w:rsidRPr="002A069F">
        <w:rPr>
          <w:noProof/>
          <w:sz w:val="16"/>
        </w:rPr>
        <w:tab/>
        <w:t xml:space="preserve">M. E. Martinez-perez, A. D. Hughes, A. V. Stanton, S. A. Thom, A. A. Bharath, and K. H. Parker, “Retinal blood vessel segmentation by means of scale-space analysis and region growing,” </w:t>
      </w:r>
      <w:r w:rsidRPr="002A069F">
        <w:rPr>
          <w:i/>
          <w:iCs/>
          <w:noProof/>
          <w:sz w:val="16"/>
        </w:rPr>
        <w:t xml:space="preserve">Proc. </w:t>
      </w:r>
      <w:r w:rsidRPr="002A069F">
        <w:rPr>
          <w:i/>
          <w:iCs/>
          <w:noProof/>
          <w:sz w:val="16"/>
        </w:rPr>
        <w:lastRenderedPageBreak/>
        <w:t>Second Int. Conf. Med. Image Comput. Comput. Interv. Springer-Verlag, London, UK,</w:t>
      </w:r>
      <w:r w:rsidRPr="002A069F">
        <w:rPr>
          <w:noProof/>
          <w:sz w:val="16"/>
        </w:rPr>
        <w:t xml:space="preserve"> no. 90–97, 1999.</w:t>
      </w:r>
    </w:p>
    <w:p w14:paraId="383E5DDD" w14:textId="77777777" w:rsidR="002A069F" w:rsidRPr="002A069F" w:rsidRDefault="002A069F">
      <w:pPr>
        <w:pStyle w:val="NormalWeb"/>
        <w:ind w:left="640" w:hanging="640"/>
        <w:divId w:val="2126345442"/>
        <w:rPr>
          <w:noProof/>
          <w:sz w:val="16"/>
        </w:rPr>
      </w:pPr>
      <w:r w:rsidRPr="002A069F">
        <w:rPr>
          <w:noProof/>
          <w:sz w:val="16"/>
        </w:rPr>
        <w:t>[45]</w:t>
      </w:r>
      <w:r w:rsidRPr="002A069F">
        <w:rPr>
          <w:noProof/>
          <w:sz w:val="16"/>
        </w:rPr>
        <w:tab/>
        <w:t xml:space="preserve">M. Vlacos and E. Dermatas, “Multi-scale retinal vessel segmentation using line tracking,” </w:t>
      </w:r>
      <w:r w:rsidRPr="002A069F">
        <w:rPr>
          <w:i/>
          <w:iCs/>
          <w:noProof/>
          <w:sz w:val="16"/>
        </w:rPr>
        <w:t>Comput. Med. Imaging Graph.</w:t>
      </w:r>
      <w:r w:rsidRPr="002A069F">
        <w:rPr>
          <w:noProof/>
          <w:sz w:val="16"/>
        </w:rPr>
        <w:t>, pp. 213–227.</w:t>
      </w:r>
    </w:p>
    <w:p w14:paraId="4BA3C445" w14:textId="77777777" w:rsidR="002A069F" w:rsidRPr="002A069F" w:rsidRDefault="002A069F">
      <w:pPr>
        <w:pStyle w:val="NormalWeb"/>
        <w:ind w:left="640" w:hanging="640"/>
        <w:divId w:val="2126345442"/>
        <w:rPr>
          <w:noProof/>
          <w:sz w:val="16"/>
        </w:rPr>
      </w:pPr>
      <w:r w:rsidRPr="002A069F">
        <w:rPr>
          <w:noProof/>
          <w:sz w:val="16"/>
        </w:rPr>
        <w:t>[46]</w:t>
      </w:r>
      <w:r w:rsidRPr="002A069F">
        <w:rPr>
          <w:noProof/>
          <w:sz w:val="16"/>
        </w:rPr>
        <w:tab/>
        <w:t xml:space="preserve">Y. C. Tsai, H. J. Lee, and M. Y. C. Chen, “Adaptive segmentation of vessels from coronary angiograms using multi-scale filtering,” </w:t>
      </w:r>
      <w:r w:rsidRPr="002A069F">
        <w:rPr>
          <w:i/>
          <w:iCs/>
          <w:noProof/>
          <w:sz w:val="16"/>
        </w:rPr>
        <w:t>Proc. - 2013 Int. Conf. Signal-Image Technol. Internet-Based Syst. SITIS 2013</w:t>
      </w:r>
      <w:r w:rsidRPr="002A069F">
        <w:rPr>
          <w:noProof/>
          <w:sz w:val="16"/>
        </w:rPr>
        <w:t>, no. 1, pp. 143–147, 2013.</w:t>
      </w:r>
    </w:p>
    <w:p w14:paraId="64AD74DD" w14:textId="77777777" w:rsidR="002A069F" w:rsidRPr="002A069F" w:rsidRDefault="002A069F">
      <w:pPr>
        <w:pStyle w:val="NormalWeb"/>
        <w:ind w:left="640" w:hanging="640"/>
        <w:divId w:val="2126345442"/>
        <w:rPr>
          <w:noProof/>
          <w:sz w:val="16"/>
        </w:rPr>
      </w:pPr>
      <w:r w:rsidRPr="002A069F">
        <w:rPr>
          <w:noProof/>
          <w:sz w:val="16"/>
        </w:rPr>
        <w:t>[47]</w:t>
      </w:r>
      <w:r w:rsidRPr="002A069F">
        <w:rPr>
          <w:noProof/>
          <w:sz w:val="16"/>
        </w:rPr>
        <w:tab/>
        <w:t xml:space="preserve">S. Chaudhuri, S. Chatterjee, N. Katz, M. Nelson, and M. Goldbaum, “Detection of blood vessels in retinal images using two dimensional matched filters,” </w:t>
      </w:r>
      <w:r w:rsidRPr="002A069F">
        <w:rPr>
          <w:i/>
          <w:iCs/>
          <w:noProof/>
          <w:sz w:val="16"/>
        </w:rPr>
        <w:t>IEEE Trans. Med. Imaging</w:t>
      </w:r>
      <w:r w:rsidRPr="002A069F">
        <w:rPr>
          <w:noProof/>
          <w:sz w:val="16"/>
        </w:rPr>
        <w:t>, vol. 8, pp. 263–269, 1989.</w:t>
      </w:r>
    </w:p>
    <w:p w14:paraId="6D692E67" w14:textId="77777777" w:rsidR="002A069F" w:rsidRPr="002A069F" w:rsidRDefault="002A069F">
      <w:pPr>
        <w:pStyle w:val="NormalWeb"/>
        <w:ind w:left="640" w:hanging="640"/>
        <w:divId w:val="2126345442"/>
        <w:rPr>
          <w:noProof/>
          <w:sz w:val="16"/>
        </w:rPr>
      </w:pPr>
      <w:r w:rsidRPr="002A069F">
        <w:rPr>
          <w:noProof/>
          <w:sz w:val="16"/>
        </w:rPr>
        <w:t>[48]</w:t>
      </w:r>
      <w:r w:rsidRPr="002A069F">
        <w:rPr>
          <w:noProof/>
          <w:sz w:val="16"/>
        </w:rPr>
        <w:tab/>
        <w:t xml:space="preserve">A. D. Hoover, V. Koznetsova, and M. Goldbaum, “Locating blood vessels in retinal images by piecewise threshold probing of a matched filter response,” </w:t>
      </w:r>
      <w:r w:rsidRPr="002A069F">
        <w:rPr>
          <w:i/>
          <w:iCs/>
          <w:noProof/>
          <w:sz w:val="16"/>
        </w:rPr>
        <w:t>IEEE Trans. Med. Imaging</w:t>
      </w:r>
      <w:r w:rsidRPr="002A069F">
        <w:rPr>
          <w:noProof/>
          <w:sz w:val="16"/>
        </w:rPr>
        <w:t>, vol. 19, pp. 203–210, 2000.</w:t>
      </w:r>
    </w:p>
    <w:p w14:paraId="772629BD" w14:textId="77777777" w:rsidR="002A069F" w:rsidRPr="002A069F" w:rsidRDefault="002A069F">
      <w:pPr>
        <w:pStyle w:val="NormalWeb"/>
        <w:ind w:left="640" w:hanging="640"/>
        <w:divId w:val="2126345442"/>
        <w:rPr>
          <w:noProof/>
          <w:sz w:val="16"/>
        </w:rPr>
      </w:pPr>
      <w:r w:rsidRPr="002A069F">
        <w:rPr>
          <w:noProof/>
          <w:sz w:val="16"/>
        </w:rPr>
        <w:t>[49]</w:t>
      </w:r>
      <w:r w:rsidRPr="002A069F">
        <w:rPr>
          <w:noProof/>
          <w:sz w:val="16"/>
        </w:rPr>
        <w:tab/>
        <w:t xml:space="preserve">M. Al-Rawi, M. Qutaishat, and M. Arrar, “An improved matched filter for blood vessel detection of digital retinal images,” </w:t>
      </w:r>
      <w:r w:rsidRPr="002A069F">
        <w:rPr>
          <w:i/>
          <w:iCs/>
          <w:noProof/>
          <w:sz w:val="16"/>
        </w:rPr>
        <w:t>Comput. Biol. Med.</w:t>
      </w:r>
      <w:r w:rsidRPr="002A069F">
        <w:rPr>
          <w:noProof/>
          <w:sz w:val="16"/>
        </w:rPr>
        <w:t>, vol. 37, pp. 262–267, 2007.</w:t>
      </w:r>
    </w:p>
    <w:p w14:paraId="0E1C2F79" w14:textId="77777777" w:rsidR="002A069F" w:rsidRPr="002A069F" w:rsidRDefault="002A069F">
      <w:pPr>
        <w:pStyle w:val="NormalWeb"/>
        <w:ind w:left="640" w:hanging="640"/>
        <w:divId w:val="2126345442"/>
        <w:rPr>
          <w:noProof/>
          <w:sz w:val="16"/>
        </w:rPr>
      </w:pPr>
      <w:r w:rsidRPr="002A069F">
        <w:rPr>
          <w:noProof/>
          <w:sz w:val="16"/>
        </w:rPr>
        <w:t>[50]</w:t>
      </w:r>
      <w:r w:rsidRPr="002A069F">
        <w:rPr>
          <w:noProof/>
          <w:sz w:val="16"/>
        </w:rPr>
        <w:tab/>
        <w:t xml:space="preserve">M. . Cinsdikici and D. Aydin, “Detection of blood vessels in ophthalmoscope images using MF/ant (matched filter/ant colony) algorithm,” </w:t>
      </w:r>
      <w:r w:rsidRPr="002A069F">
        <w:rPr>
          <w:i/>
          <w:iCs/>
          <w:noProof/>
          <w:sz w:val="16"/>
        </w:rPr>
        <w:t>Comput. Methods Programs Biomed.</w:t>
      </w:r>
      <w:r w:rsidRPr="002A069F">
        <w:rPr>
          <w:noProof/>
          <w:sz w:val="16"/>
        </w:rPr>
        <w:t>, vol. 96, pp. 85–95, 2009.</w:t>
      </w:r>
    </w:p>
    <w:p w14:paraId="6A55F984" w14:textId="77777777" w:rsidR="002A069F" w:rsidRPr="002A069F" w:rsidRDefault="002A069F">
      <w:pPr>
        <w:pStyle w:val="NormalWeb"/>
        <w:ind w:left="640" w:hanging="640"/>
        <w:divId w:val="2126345442"/>
        <w:rPr>
          <w:noProof/>
          <w:sz w:val="16"/>
        </w:rPr>
      </w:pPr>
      <w:r w:rsidRPr="002A069F">
        <w:rPr>
          <w:noProof/>
          <w:sz w:val="16"/>
        </w:rPr>
        <w:t>[51]</w:t>
      </w:r>
      <w:r w:rsidRPr="002A069F">
        <w:rPr>
          <w:noProof/>
          <w:sz w:val="16"/>
        </w:rPr>
        <w:tab/>
        <w:t xml:space="preserve">J. Odstrcilik, R. Kolar, T. Kubena, P. Cernosek, A. Budai, J. Hornegger, J. Gazarek, O. Svoboda, J. Jan, and E. Angelopoulou, “Retinal vessel segmentation by improved matched filtering: evaluation on a new high-resolution fundus image database,” </w:t>
      </w:r>
      <w:r w:rsidRPr="002A069F">
        <w:rPr>
          <w:i/>
          <w:iCs/>
          <w:noProof/>
          <w:sz w:val="16"/>
        </w:rPr>
        <w:t>IET Image Process.</w:t>
      </w:r>
      <w:r w:rsidRPr="002A069F">
        <w:rPr>
          <w:noProof/>
          <w:sz w:val="16"/>
        </w:rPr>
        <w:t>, vol. 7, no. 4, pp. 373–383, 2013.</w:t>
      </w:r>
    </w:p>
    <w:p w14:paraId="7F521E82" w14:textId="77777777" w:rsidR="002A069F" w:rsidRPr="002A069F" w:rsidRDefault="002A069F">
      <w:pPr>
        <w:pStyle w:val="NormalWeb"/>
        <w:ind w:left="640" w:hanging="640"/>
        <w:divId w:val="2126345442"/>
        <w:rPr>
          <w:noProof/>
          <w:sz w:val="16"/>
        </w:rPr>
      </w:pPr>
      <w:r w:rsidRPr="002A069F">
        <w:rPr>
          <w:noProof/>
          <w:sz w:val="16"/>
        </w:rPr>
        <w:t>[52]</w:t>
      </w:r>
      <w:r w:rsidRPr="002A069F">
        <w:rPr>
          <w:noProof/>
          <w:sz w:val="16"/>
        </w:rPr>
        <w:tab/>
        <w:t>S. Fazli and a I. Transformations, “A novel retinal vessel segmentation based on local adaptive histogram equalization,” pp. 131–135, 2013.</w:t>
      </w:r>
    </w:p>
    <w:p w14:paraId="0C694E1A" w14:textId="77777777" w:rsidR="002A069F" w:rsidRPr="002A069F" w:rsidRDefault="002A069F">
      <w:pPr>
        <w:pStyle w:val="NormalWeb"/>
        <w:ind w:left="640" w:hanging="640"/>
        <w:divId w:val="2126345442"/>
        <w:rPr>
          <w:noProof/>
          <w:sz w:val="16"/>
        </w:rPr>
      </w:pPr>
      <w:r w:rsidRPr="002A069F">
        <w:rPr>
          <w:noProof/>
          <w:sz w:val="16"/>
        </w:rPr>
        <w:t>[53]</w:t>
      </w:r>
      <w:r w:rsidRPr="002A069F">
        <w:rPr>
          <w:noProof/>
          <w:sz w:val="16"/>
        </w:rPr>
        <w:tab/>
        <w:t>Y. Xiang, X. Gao, B. Zou, C. Zhu, C. Qiu, and X. Li, “Segmentation of retinal blood vessels based on divergence and bot-hat Transform,” pp. 4–8, 2014.</w:t>
      </w:r>
    </w:p>
    <w:p w14:paraId="3EE5EC13" w14:textId="77777777" w:rsidR="002A069F" w:rsidRPr="002A069F" w:rsidRDefault="002A069F">
      <w:pPr>
        <w:pStyle w:val="NormalWeb"/>
        <w:ind w:left="640" w:hanging="640"/>
        <w:divId w:val="2126345442"/>
        <w:rPr>
          <w:noProof/>
          <w:sz w:val="16"/>
        </w:rPr>
      </w:pPr>
      <w:r w:rsidRPr="002A069F">
        <w:rPr>
          <w:noProof/>
          <w:sz w:val="16"/>
        </w:rPr>
        <w:t>[54]</w:t>
      </w:r>
      <w:r w:rsidRPr="002A069F">
        <w:rPr>
          <w:noProof/>
          <w:sz w:val="16"/>
        </w:rPr>
        <w:tab/>
        <w:t>R. B. Kawadiwale, “Evaluation of algorithms for segmentation of retinal blood vessels,” vol. 00, no. c, 2015.</w:t>
      </w:r>
    </w:p>
    <w:p w14:paraId="159E6A53" w14:textId="77777777" w:rsidR="002A069F" w:rsidRPr="002A069F" w:rsidRDefault="002A069F">
      <w:pPr>
        <w:pStyle w:val="NormalWeb"/>
        <w:ind w:left="640" w:hanging="640"/>
        <w:divId w:val="2126345442"/>
        <w:rPr>
          <w:noProof/>
          <w:sz w:val="16"/>
        </w:rPr>
      </w:pPr>
      <w:r w:rsidRPr="002A069F">
        <w:rPr>
          <w:noProof/>
          <w:sz w:val="16"/>
        </w:rPr>
        <w:t>[55]</w:t>
      </w:r>
      <w:r w:rsidRPr="002A069F">
        <w:rPr>
          <w:noProof/>
          <w:sz w:val="16"/>
        </w:rPr>
        <w:tab/>
        <w:t>F. Farokhian and H. Demirel, “Blood vessels detection and segmentation in retina using gabor filters,” pp. 104–108, 2013.</w:t>
      </w:r>
    </w:p>
    <w:p w14:paraId="7961A853" w14:textId="77777777" w:rsidR="002A069F" w:rsidRPr="002A069F" w:rsidRDefault="002A069F">
      <w:pPr>
        <w:pStyle w:val="NormalWeb"/>
        <w:ind w:left="640" w:hanging="640"/>
        <w:divId w:val="2126345442"/>
        <w:rPr>
          <w:noProof/>
          <w:sz w:val="16"/>
        </w:rPr>
      </w:pPr>
      <w:r w:rsidRPr="002A069F">
        <w:rPr>
          <w:noProof/>
          <w:sz w:val="16"/>
        </w:rPr>
        <w:t>[56]</w:t>
      </w:r>
      <w:r w:rsidRPr="002A069F">
        <w:rPr>
          <w:noProof/>
          <w:sz w:val="16"/>
        </w:rPr>
        <w:tab/>
        <w:t xml:space="preserve">Y. Qian Zhao, X. Hong Wang, X. Fang Wang, and F. Y. Shih, “Retinal vessels segmentation based on level set and region growing,” </w:t>
      </w:r>
      <w:r w:rsidRPr="002A069F">
        <w:rPr>
          <w:i/>
          <w:iCs/>
          <w:noProof/>
          <w:sz w:val="16"/>
        </w:rPr>
        <w:t>Pattern Recognit.</w:t>
      </w:r>
      <w:r w:rsidRPr="002A069F">
        <w:rPr>
          <w:noProof/>
          <w:sz w:val="16"/>
        </w:rPr>
        <w:t>, vol. 47, no. 7, pp. 2437–2446, 2014.</w:t>
      </w:r>
    </w:p>
    <w:p w14:paraId="32835E81" w14:textId="77777777" w:rsidR="002A069F" w:rsidRPr="002A069F" w:rsidRDefault="002A069F">
      <w:pPr>
        <w:pStyle w:val="NormalWeb"/>
        <w:ind w:left="640" w:hanging="640"/>
        <w:divId w:val="2126345442"/>
        <w:rPr>
          <w:noProof/>
          <w:sz w:val="16"/>
        </w:rPr>
      </w:pPr>
      <w:r w:rsidRPr="002A069F">
        <w:rPr>
          <w:noProof/>
          <w:sz w:val="16"/>
        </w:rPr>
        <w:t>[57]</w:t>
      </w:r>
      <w:r w:rsidRPr="002A069F">
        <w:rPr>
          <w:noProof/>
          <w:sz w:val="16"/>
        </w:rPr>
        <w:tab/>
        <w:t>R. Masooomi and A. Mohtadizadeh, “Retinal vessel segmentation using non-subsampled contourlet transform and multi-scale line detection,” 2014.</w:t>
      </w:r>
    </w:p>
    <w:p w14:paraId="74CD597F" w14:textId="77777777" w:rsidR="002A069F" w:rsidRPr="002A069F" w:rsidRDefault="002A069F">
      <w:pPr>
        <w:pStyle w:val="NormalWeb"/>
        <w:ind w:left="640" w:hanging="640"/>
        <w:divId w:val="2126345442"/>
        <w:rPr>
          <w:noProof/>
          <w:sz w:val="16"/>
        </w:rPr>
      </w:pPr>
      <w:r w:rsidRPr="002A069F">
        <w:rPr>
          <w:noProof/>
          <w:sz w:val="16"/>
        </w:rPr>
        <w:t>[58]</w:t>
      </w:r>
      <w:r w:rsidRPr="002A069F">
        <w:rPr>
          <w:noProof/>
          <w:sz w:val="16"/>
        </w:rPr>
        <w:tab/>
        <w:t xml:space="preserve">F. Zana and J. C. Klein, “A multimodal registration algorithm of eye fundus images using vessels detection and hough transform,” </w:t>
      </w:r>
      <w:r w:rsidRPr="002A069F">
        <w:rPr>
          <w:i/>
          <w:iCs/>
          <w:noProof/>
          <w:sz w:val="16"/>
        </w:rPr>
        <w:t>IEEE Trans. Med. Imaging 18</w:t>
      </w:r>
      <w:r w:rsidRPr="002A069F">
        <w:rPr>
          <w:noProof/>
          <w:sz w:val="16"/>
        </w:rPr>
        <w:t>, pp. 419–428, 1999.</w:t>
      </w:r>
    </w:p>
    <w:p w14:paraId="04EF46CA" w14:textId="77777777" w:rsidR="002A069F" w:rsidRPr="002A069F" w:rsidRDefault="002A069F">
      <w:pPr>
        <w:pStyle w:val="NormalWeb"/>
        <w:ind w:left="640" w:hanging="640"/>
        <w:divId w:val="2126345442"/>
        <w:rPr>
          <w:noProof/>
          <w:sz w:val="16"/>
        </w:rPr>
      </w:pPr>
      <w:r w:rsidRPr="002A069F">
        <w:rPr>
          <w:noProof/>
          <w:sz w:val="16"/>
        </w:rPr>
        <w:t>[59]</w:t>
      </w:r>
      <w:r w:rsidRPr="002A069F">
        <w:rPr>
          <w:noProof/>
          <w:sz w:val="16"/>
        </w:rPr>
        <w:tab/>
        <w:t xml:space="preserve">K. Sun, Z. Chen, S. Jiang, and Y. Wang, “Morphological multiscale enhancement, fuzzy filter and watershed for vascular tree extraction in angiogram,” </w:t>
      </w:r>
      <w:r w:rsidRPr="002A069F">
        <w:rPr>
          <w:i/>
          <w:iCs/>
          <w:noProof/>
          <w:sz w:val="16"/>
        </w:rPr>
        <w:t>J. Med. Syst.</w:t>
      </w:r>
      <w:r w:rsidRPr="002A069F">
        <w:rPr>
          <w:noProof/>
          <w:sz w:val="16"/>
        </w:rPr>
        <w:t>, 2010.</w:t>
      </w:r>
    </w:p>
    <w:p w14:paraId="6A7B6B5A" w14:textId="77777777" w:rsidR="002A069F" w:rsidRPr="002A069F" w:rsidRDefault="002A069F">
      <w:pPr>
        <w:pStyle w:val="NormalWeb"/>
        <w:ind w:left="640" w:hanging="640"/>
        <w:divId w:val="2126345442"/>
        <w:rPr>
          <w:noProof/>
          <w:sz w:val="16"/>
        </w:rPr>
      </w:pPr>
      <w:r w:rsidRPr="002A069F">
        <w:rPr>
          <w:noProof/>
          <w:sz w:val="16"/>
        </w:rPr>
        <w:t>[60]</w:t>
      </w:r>
      <w:r w:rsidRPr="002A069F">
        <w:rPr>
          <w:noProof/>
          <w:sz w:val="16"/>
        </w:rPr>
        <w:tab/>
        <w:t xml:space="preserve">M. M. Fraz, S. A. Barman, P. Remagnino, A. Hoppe, A. Basit, B. Uyyanonvara, A. Rudnicka, and C. G. Owen, “An approach to localize the retinal blood vessels using bit planes and centerline detection,” </w:t>
      </w:r>
      <w:r w:rsidRPr="002A069F">
        <w:rPr>
          <w:i/>
          <w:iCs/>
          <w:noProof/>
          <w:sz w:val="16"/>
        </w:rPr>
        <w:t>Comput. Methods Programs Biomed.</w:t>
      </w:r>
      <w:r w:rsidRPr="002A069F">
        <w:rPr>
          <w:noProof/>
          <w:sz w:val="16"/>
        </w:rPr>
        <w:t>, 2011.</w:t>
      </w:r>
    </w:p>
    <w:p w14:paraId="1BD24FD6" w14:textId="77777777" w:rsidR="002A069F" w:rsidRPr="002A069F" w:rsidRDefault="002A069F">
      <w:pPr>
        <w:pStyle w:val="NormalWeb"/>
        <w:ind w:left="640" w:hanging="640"/>
        <w:divId w:val="2126345442"/>
        <w:rPr>
          <w:noProof/>
          <w:sz w:val="16"/>
        </w:rPr>
      </w:pPr>
      <w:r w:rsidRPr="002A069F">
        <w:rPr>
          <w:noProof/>
          <w:sz w:val="16"/>
        </w:rPr>
        <w:t>[61]</w:t>
      </w:r>
      <w:r w:rsidRPr="002A069F">
        <w:rPr>
          <w:noProof/>
          <w:sz w:val="16"/>
        </w:rPr>
        <w:tab/>
        <w:t>D. Singh, “A new morphology based approach for blood vessel segmentation in retinal images,” 2014.</w:t>
      </w:r>
    </w:p>
    <w:p w14:paraId="6E4D8D0C" w14:textId="77777777" w:rsidR="002A069F" w:rsidRPr="002A069F" w:rsidRDefault="002A069F">
      <w:pPr>
        <w:pStyle w:val="NormalWeb"/>
        <w:ind w:left="640" w:hanging="640"/>
        <w:divId w:val="2126345442"/>
        <w:rPr>
          <w:noProof/>
          <w:sz w:val="16"/>
        </w:rPr>
      </w:pPr>
      <w:r w:rsidRPr="002A069F">
        <w:rPr>
          <w:noProof/>
          <w:sz w:val="16"/>
        </w:rPr>
        <w:t>[62]</w:t>
      </w:r>
      <w:r w:rsidRPr="002A069F">
        <w:rPr>
          <w:noProof/>
          <w:sz w:val="16"/>
        </w:rPr>
        <w:tab/>
        <w:t xml:space="preserve">B. Sindhu and J. Jeeva, “Automated retinal vessel segmentation using morphological operation and threshold,” </w:t>
      </w:r>
      <w:r w:rsidRPr="002A069F">
        <w:rPr>
          <w:i/>
          <w:iCs/>
          <w:noProof/>
          <w:sz w:val="16"/>
        </w:rPr>
        <w:t>Ijser.Org</w:t>
      </w:r>
      <w:r w:rsidRPr="002A069F">
        <w:rPr>
          <w:noProof/>
          <w:sz w:val="16"/>
        </w:rPr>
        <w:t>, vol. 4, no. 5, pp. 1614–1617, 2013.</w:t>
      </w:r>
    </w:p>
    <w:p w14:paraId="3028EA10" w14:textId="77777777" w:rsidR="002A069F" w:rsidRPr="002A069F" w:rsidRDefault="002A069F">
      <w:pPr>
        <w:pStyle w:val="NormalWeb"/>
        <w:ind w:left="640" w:hanging="640"/>
        <w:divId w:val="2126345442"/>
        <w:rPr>
          <w:noProof/>
          <w:sz w:val="16"/>
        </w:rPr>
      </w:pPr>
      <w:r w:rsidRPr="002A069F">
        <w:rPr>
          <w:noProof/>
          <w:sz w:val="16"/>
        </w:rPr>
        <w:t>[63]</w:t>
      </w:r>
      <w:r w:rsidRPr="002A069F">
        <w:rPr>
          <w:noProof/>
          <w:sz w:val="16"/>
        </w:rPr>
        <w:tab/>
        <w:t xml:space="preserve">S. Wang, Y. Yin, G. Cao, B. Wei, Y. Zheng, and G. Yang, “Hierarchical retinal blood vessel segmentation based on feature and ensemble learning,” </w:t>
      </w:r>
      <w:r w:rsidRPr="002A069F">
        <w:rPr>
          <w:i/>
          <w:iCs/>
          <w:noProof/>
          <w:sz w:val="16"/>
        </w:rPr>
        <w:t>Neurocomputing</w:t>
      </w:r>
      <w:r w:rsidRPr="002A069F">
        <w:rPr>
          <w:noProof/>
          <w:sz w:val="16"/>
        </w:rPr>
        <w:t>, vol. 149, no. PB, pp. 708–717, 2015.</w:t>
      </w:r>
    </w:p>
    <w:p w14:paraId="2CA84673" w14:textId="77777777" w:rsidR="002A069F" w:rsidRPr="002A069F" w:rsidRDefault="002A069F">
      <w:pPr>
        <w:pStyle w:val="NormalWeb"/>
        <w:ind w:left="640" w:hanging="640"/>
        <w:divId w:val="2126345442"/>
        <w:rPr>
          <w:noProof/>
          <w:sz w:val="16"/>
        </w:rPr>
      </w:pPr>
      <w:r w:rsidRPr="002A069F">
        <w:rPr>
          <w:noProof/>
          <w:sz w:val="16"/>
        </w:rPr>
        <w:t>[64]</w:t>
      </w:r>
      <w:r w:rsidRPr="002A069F">
        <w:rPr>
          <w:noProof/>
          <w:sz w:val="16"/>
        </w:rPr>
        <w:tab/>
        <w:t xml:space="preserve">K. Saranya, B. Ramasubramanian, and S. Kaja Mohideen, “A novel approach for the detection of new vessels in the retinal images for screening diabetic retinopathy,” </w:t>
      </w:r>
      <w:r w:rsidRPr="002A069F">
        <w:rPr>
          <w:i/>
          <w:iCs/>
          <w:noProof/>
          <w:sz w:val="16"/>
        </w:rPr>
        <w:t>2012 Int. Conf. Commun. Signal Process.</w:t>
      </w:r>
      <w:r w:rsidRPr="002A069F">
        <w:rPr>
          <w:noProof/>
          <w:sz w:val="16"/>
        </w:rPr>
        <w:t>, pp. 57–61, 2012.</w:t>
      </w:r>
    </w:p>
    <w:p w14:paraId="4EA36D10" w14:textId="77777777" w:rsidR="002A069F" w:rsidRPr="002A069F" w:rsidRDefault="002A069F">
      <w:pPr>
        <w:pStyle w:val="NormalWeb"/>
        <w:ind w:left="640" w:hanging="640"/>
        <w:divId w:val="2126345442"/>
        <w:rPr>
          <w:noProof/>
          <w:sz w:val="16"/>
        </w:rPr>
      </w:pPr>
      <w:r w:rsidRPr="002A069F">
        <w:rPr>
          <w:noProof/>
          <w:sz w:val="16"/>
        </w:rPr>
        <w:t>[65]</w:t>
      </w:r>
      <w:r w:rsidRPr="002A069F">
        <w:rPr>
          <w:noProof/>
          <w:sz w:val="16"/>
        </w:rPr>
        <w:tab/>
        <w:t xml:space="preserve">S. W. Franklin and S. E. Rajan, “Computerized screening of diabetic retinopathy employing blood vessel segmentation in retinal images,” </w:t>
      </w:r>
      <w:r w:rsidRPr="002A069F">
        <w:rPr>
          <w:i/>
          <w:iCs/>
          <w:noProof/>
          <w:sz w:val="16"/>
        </w:rPr>
        <w:t>Biocybern. Biomed. Eng.</w:t>
      </w:r>
      <w:r w:rsidRPr="002A069F">
        <w:rPr>
          <w:noProof/>
          <w:sz w:val="16"/>
        </w:rPr>
        <w:t>, vol. 34, no. 2, pp. 117–124, 2014.</w:t>
      </w:r>
    </w:p>
    <w:p w14:paraId="6E9BDCFF" w14:textId="77777777" w:rsidR="002A069F" w:rsidRPr="002A069F" w:rsidRDefault="002A069F">
      <w:pPr>
        <w:pStyle w:val="NormalWeb"/>
        <w:ind w:left="640" w:hanging="640"/>
        <w:divId w:val="2126345442"/>
        <w:rPr>
          <w:noProof/>
          <w:sz w:val="16"/>
        </w:rPr>
      </w:pPr>
      <w:r w:rsidRPr="002A069F">
        <w:rPr>
          <w:noProof/>
          <w:sz w:val="16"/>
        </w:rPr>
        <w:t>[66]</w:t>
      </w:r>
      <w:r w:rsidRPr="002A069F">
        <w:rPr>
          <w:noProof/>
          <w:sz w:val="16"/>
        </w:rPr>
        <w:tab/>
        <w:t xml:space="preserve">O. Chutatape, L. Z. L. Zheng, and S. M. Krishnan, “Retinal blood vessel detection and tracking by matched Gaussian and Kalman filters,” </w:t>
      </w:r>
      <w:r w:rsidRPr="002A069F">
        <w:rPr>
          <w:i/>
          <w:iCs/>
          <w:noProof/>
          <w:sz w:val="16"/>
        </w:rPr>
        <w:t>Proc. 20th Annu. Int. Conf. IEEE Eng. Med. Biol. Soc. Vol.20 Biomed. Eng. Towar. Year 2000 Beyond (Cat. No.98CH36286)</w:t>
      </w:r>
      <w:r w:rsidRPr="002A069F">
        <w:rPr>
          <w:noProof/>
          <w:sz w:val="16"/>
        </w:rPr>
        <w:t>, vol. 6, no. 6, pp. 44–49, 1998.</w:t>
      </w:r>
    </w:p>
    <w:p w14:paraId="6C7A08D6" w14:textId="77777777" w:rsidR="002A069F" w:rsidRPr="002A069F" w:rsidRDefault="002A069F">
      <w:pPr>
        <w:pStyle w:val="NormalWeb"/>
        <w:ind w:left="640" w:hanging="640"/>
        <w:divId w:val="2126345442"/>
        <w:rPr>
          <w:noProof/>
          <w:sz w:val="16"/>
        </w:rPr>
      </w:pPr>
      <w:r w:rsidRPr="002A069F">
        <w:rPr>
          <w:noProof/>
          <w:sz w:val="16"/>
        </w:rPr>
        <w:t>[67]</w:t>
      </w:r>
      <w:r w:rsidRPr="002A069F">
        <w:rPr>
          <w:noProof/>
          <w:sz w:val="16"/>
        </w:rPr>
        <w:tab/>
        <w:t xml:space="preserve">K. . Delibasis, A. . Kechriniotis, C. Tsonos, and N. Assimakis, “Automatic model-based tracing algorithm for vessel segmentation and diameter estimation,” </w:t>
      </w:r>
      <w:r w:rsidRPr="002A069F">
        <w:rPr>
          <w:i/>
          <w:iCs/>
          <w:noProof/>
          <w:sz w:val="16"/>
        </w:rPr>
        <w:t>Comput. Methods Programs Biomed. 100</w:t>
      </w:r>
      <w:r w:rsidRPr="002A069F">
        <w:rPr>
          <w:noProof/>
          <w:sz w:val="16"/>
        </w:rPr>
        <w:t>, pp. 108–122, 2010.</w:t>
      </w:r>
    </w:p>
    <w:p w14:paraId="20B1F0A8" w14:textId="77777777" w:rsidR="002A069F" w:rsidRPr="002A069F" w:rsidRDefault="002A069F">
      <w:pPr>
        <w:pStyle w:val="NormalWeb"/>
        <w:ind w:left="640" w:hanging="640"/>
        <w:divId w:val="2126345442"/>
        <w:rPr>
          <w:noProof/>
          <w:sz w:val="16"/>
        </w:rPr>
      </w:pPr>
      <w:r w:rsidRPr="002A069F">
        <w:rPr>
          <w:noProof/>
          <w:sz w:val="16"/>
        </w:rPr>
        <w:t>[68]</w:t>
      </w:r>
      <w:r w:rsidRPr="002A069F">
        <w:rPr>
          <w:noProof/>
          <w:sz w:val="16"/>
        </w:rPr>
        <w:tab/>
        <w:t>S. Khadijah, M. Zaki, M. A. Zulkifley, and A. Nazari, “Tracing of retinal blood vessels through edge information,” no. November, pp. 28–30, 2014.</w:t>
      </w:r>
    </w:p>
    <w:p w14:paraId="656A1AB2" w14:textId="77777777" w:rsidR="002A069F" w:rsidRPr="002A069F" w:rsidRDefault="002A069F">
      <w:pPr>
        <w:pStyle w:val="NormalWeb"/>
        <w:ind w:left="640" w:hanging="640"/>
        <w:divId w:val="2126345442"/>
        <w:rPr>
          <w:noProof/>
          <w:sz w:val="16"/>
        </w:rPr>
      </w:pPr>
      <w:r w:rsidRPr="002A069F">
        <w:rPr>
          <w:noProof/>
          <w:sz w:val="16"/>
        </w:rPr>
        <w:t>[69]</w:t>
      </w:r>
      <w:r w:rsidRPr="002A069F">
        <w:rPr>
          <w:noProof/>
          <w:sz w:val="16"/>
        </w:rPr>
        <w:tab/>
        <w:t xml:space="preserve">S. S. Patankar, A. R. Mone, and J. V. Kulkarni, “Gradient features and optimal thresholding for retinal blood vessel segmentation,” </w:t>
      </w:r>
      <w:r w:rsidRPr="002A069F">
        <w:rPr>
          <w:i/>
          <w:iCs/>
          <w:noProof/>
          <w:sz w:val="16"/>
        </w:rPr>
        <w:t>2013 IEEE Int. Conf. Comput. Intell. Comput. Res. IEEE ICCIC 2013</w:t>
      </w:r>
      <w:r w:rsidRPr="002A069F">
        <w:rPr>
          <w:noProof/>
          <w:sz w:val="16"/>
        </w:rPr>
        <w:t>, 2013.</w:t>
      </w:r>
    </w:p>
    <w:p w14:paraId="328F0B50" w14:textId="77777777" w:rsidR="002A069F" w:rsidRPr="002A069F" w:rsidRDefault="002A069F">
      <w:pPr>
        <w:pStyle w:val="NormalWeb"/>
        <w:ind w:left="640" w:hanging="640"/>
        <w:divId w:val="2126345442"/>
        <w:rPr>
          <w:noProof/>
          <w:sz w:val="16"/>
        </w:rPr>
      </w:pPr>
      <w:r w:rsidRPr="002A069F">
        <w:rPr>
          <w:noProof/>
          <w:sz w:val="16"/>
        </w:rPr>
        <w:t>[70]</w:t>
      </w:r>
      <w:r w:rsidRPr="002A069F">
        <w:rPr>
          <w:noProof/>
          <w:sz w:val="16"/>
        </w:rPr>
        <w:tab/>
        <w:t xml:space="preserve">Z. Han, Y. Yin, X. Meng, G. Yang, and X. Yan, “Blood vessel segmentation in pathological retinal image,” pp. 960–967, 2014. </w:t>
      </w:r>
    </w:p>
    <w:p w14:paraId="406ED5B2" w14:textId="77777777" w:rsidR="000B7072" w:rsidRDefault="000B7072" w:rsidP="00D827DC">
      <w:pPr>
        <w:pStyle w:val="Els-body-text"/>
        <w:keepNext w:val="0"/>
        <w:widowControl w:val="0"/>
        <w:ind w:left="360" w:hanging="360"/>
        <w:rPr>
          <w:noProof/>
          <w:sz w:val="16"/>
          <w:szCs w:val="16"/>
          <w:lang w:val="en-GB"/>
        </w:rPr>
        <w:sectPr w:rsidR="000B7072" w:rsidSect="00940D28">
          <w:type w:val="continuous"/>
          <w:pgSz w:w="11907" w:h="16839" w:code="9"/>
          <w:pgMar w:top="794" w:right="794" w:bottom="1134" w:left="794" w:header="720" w:footer="720" w:gutter="0"/>
          <w:cols w:num="2" w:space="284"/>
          <w:titlePg/>
          <w:docGrid w:linePitch="360"/>
        </w:sectPr>
      </w:pPr>
      <w:r>
        <w:rPr>
          <w:noProof/>
          <w:sz w:val="16"/>
          <w:szCs w:val="16"/>
          <w:lang w:val="en-GB"/>
        </w:rPr>
        <w:fldChar w:fldCharType="end"/>
      </w:r>
    </w:p>
    <w:p w14:paraId="7708DB70" w14:textId="77777777" w:rsidR="000B7072" w:rsidRPr="001C01BB" w:rsidRDefault="000B7072" w:rsidP="00D827DC">
      <w:pPr>
        <w:pStyle w:val="Els-body-text"/>
        <w:keepNext w:val="0"/>
        <w:widowControl w:val="0"/>
        <w:ind w:left="360" w:hanging="360"/>
        <w:rPr>
          <w:noProof/>
          <w:sz w:val="16"/>
          <w:szCs w:val="16"/>
          <w:lang w:val="en-GB"/>
        </w:rPr>
      </w:pPr>
    </w:p>
    <w:p w14:paraId="29D7465C" w14:textId="77777777" w:rsidR="000B7072" w:rsidRPr="001C01BB" w:rsidRDefault="000B7072" w:rsidP="00D827DC">
      <w:pPr>
        <w:pStyle w:val="Els-body-text"/>
        <w:keepNext w:val="0"/>
        <w:widowControl w:val="0"/>
        <w:ind w:left="360" w:hanging="360"/>
        <w:rPr>
          <w:noProof/>
          <w:sz w:val="16"/>
          <w:szCs w:val="16"/>
          <w:lang w:val="en-GB"/>
        </w:rPr>
      </w:pPr>
    </w:p>
    <w:p w14:paraId="2016BBAA" w14:textId="77777777" w:rsidR="000B7072" w:rsidRDefault="000B7072" w:rsidP="00D827DC">
      <w:pPr>
        <w:ind w:left="360" w:hanging="360"/>
      </w:pPr>
    </w:p>
    <w:p w14:paraId="232A32CA" w14:textId="77777777" w:rsidR="00940D28" w:rsidRDefault="00940D28" w:rsidP="00D827DC">
      <w:pPr>
        <w:ind w:left="360" w:hanging="360"/>
      </w:pPr>
    </w:p>
    <w:p w14:paraId="42B2F5D6" w14:textId="77777777" w:rsidR="000B7072" w:rsidRDefault="000B7072" w:rsidP="00D827DC">
      <w:pPr>
        <w:ind w:left="360" w:hanging="360"/>
      </w:pPr>
    </w:p>
    <w:p w14:paraId="668DF858" w14:textId="77777777" w:rsidR="00940D28" w:rsidRDefault="00940D28" w:rsidP="00D827DC">
      <w:pPr>
        <w:ind w:left="360" w:hanging="360"/>
      </w:pPr>
    </w:p>
    <w:sectPr w:rsidR="00940D28" w:rsidSect="00940D28">
      <w:type w:val="continuous"/>
      <w:pgSz w:w="11907" w:h="16839" w:code="9"/>
      <w:pgMar w:top="794" w:right="794" w:bottom="1134" w:left="794" w:header="720" w:footer="720" w:gutter="0"/>
      <w:cols w:space="284"/>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1C906D" w14:textId="77777777" w:rsidR="00577D0C" w:rsidRDefault="00577D0C">
      <w:pPr>
        <w:spacing w:line="240" w:lineRule="auto"/>
      </w:pPr>
      <w:r>
        <w:separator/>
      </w:r>
    </w:p>
  </w:endnote>
  <w:endnote w:type="continuationSeparator" w:id="0">
    <w:p w14:paraId="598819BD" w14:textId="77777777" w:rsidR="00577D0C" w:rsidRDefault="00577D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F40E7F" w14:textId="193A7045" w:rsidR="00C73AFF" w:rsidRDefault="00C73AFF" w:rsidP="006A7A2C">
    <w:pPr>
      <w:pStyle w:val="sponsors"/>
      <w:framePr w:wrap="auto" w:xAlign="left" w:yAlign="inline"/>
      <w:ind w:firstLine="0"/>
    </w:pPr>
    <w:r>
      <w:t>* Corresponding author. Tel: +62-852-998-92667; fax: +62-852-998-92667</w:t>
    </w:r>
  </w:p>
  <w:p w14:paraId="63DCEA7D" w14:textId="164557C9" w:rsidR="00C73AFF" w:rsidRPr="00E02BE6" w:rsidRDefault="00C73AFF" w:rsidP="006A7A2C">
    <w:pPr>
      <w:pStyle w:val="sponsors"/>
      <w:framePr w:wrap="auto" w:xAlign="left" w:yAlign="inline"/>
      <w:ind w:firstLine="0"/>
    </w:pPr>
    <w:r>
      <w:t xml:space="preserve">Email: rezty.mti15@mail.ugm.ac.id. </w:t>
    </w:r>
  </w:p>
  <w:p w14:paraId="23C09A81" w14:textId="77777777" w:rsidR="00C73AFF" w:rsidRDefault="00C73AF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D5660C" w14:textId="77777777" w:rsidR="00C73AFF" w:rsidRDefault="00C73AF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B7EB35" w14:textId="77777777" w:rsidR="00577D0C" w:rsidRDefault="00577D0C">
      <w:pPr>
        <w:spacing w:line="240" w:lineRule="auto"/>
      </w:pPr>
      <w:r>
        <w:separator/>
      </w:r>
    </w:p>
  </w:footnote>
  <w:footnote w:type="continuationSeparator" w:id="0">
    <w:p w14:paraId="563CD3B4" w14:textId="77777777" w:rsidR="00577D0C" w:rsidRDefault="00577D0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F53114" w14:textId="77777777" w:rsidR="00C73AFF" w:rsidRPr="00954931" w:rsidRDefault="00C73AFF" w:rsidP="00940D28">
    <w:pPr>
      <w:pStyle w:val="Header"/>
      <w:tabs>
        <w:tab w:val="clear" w:pos="4680"/>
        <w:tab w:val="clear" w:pos="9360"/>
        <w:tab w:val="center" w:pos="-3969"/>
      </w:tabs>
      <w:spacing w:after="240"/>
      <w:jc w:val="center"/>
      <w:rPr>
        <w:rFonts w:ascii="Times New Roman" w:hAnsi="Times New Roman" w:cs="Times New Roman"/>
        <w:i/>
        <w:iCs/>
        <w:sz w:val="24"/>
        <w:szCs w:val="24"/>
      </w:rPr>
    </w:pPr>
    <w:r>
      <w:rPr>
        <w:rFonts w:ascii="Times New Roman" w:hAnsi="Times New Roman" w:cs="Times New Roman"/>
        <w:i/>
        <w:iCs/>
        <w:sz w:val="16"/>
        <w:szCs w:val="16"/>
      </w:rPr>
      <w:t xml:space="preserve">Author name / </w:t>
    </w:r>
    <w:r w:rsidRPr="00954931">
      <w:rPr>
        <w:rFonts w:ascii="Times New Roman" w:hAnsi="Times New Roman" w:cs="Times New Roman"/>
        <w:i/>
        <w:iCs/>
        <w:sz w:val="16"/>
        <w:szCs w:val="16"/>
      </w:rPr>
      <w:t>Communication</w:t>
    </w:r>
    <w:r>
      <w:rPr>
        <w:rFonts w:ascii="Times New Roman" w:hAnsi="Times New Roman" w:cs="Times New Roman"/>
        <w:i/>
        <w:iCs/>
        <w:sz w:val="16"/>
        <w:szCs w:val="16"/>
      </w:rPr>
      <w:t>s</w:t>
    </w:r>
    <w:r w:rsidRPr="00954931">
      <w:rPr>
        <w:rFonts w:ascii="Times New Roman" w:hAnsi="Times New Roman" w:cs="Times New Roman"/>
        <w:i/>
        <w:iCs/>
        <w:sz w:val="16"/>
        <w:szCs w:val="16"/>
      </w:rPr>
      <w:t xml:space="preserve"> of  Science and Technology 00 (</w:t>
    </w:r>
    <w:r w:rsidRPr="00954931">
      <w:rPr>
        <w:rFonts w:ascii="Times New Roman" w:hAnsi="Times New Roman" w:cs="Times New Roman"/>
        <w:i/>
        <w:iCs/>
        <w:sz w:val="16"/>
        <w:szCs w:val="16"/>
      </w:rPr>
      <w:fldChar w:fldCharType="begin"/>
    </w:r>
    <w:r w:rsidRPr="00954931">
      <w:rPr>
        <w:rFonts w:ascii="Times New Roman" w:hAnsi="Times New Roman" w:cs="Times New Roman"/>
        <w:i/>
        <w:iCs/>
        <w:sz w:val="16"/>
        <w:szCs w:val="16"/>
      </w:rPr>
      <w:instrText xml:space="preserve"> DATE \@ "yyyy" \* MERGEFORMAT </w:instrText>
    </w:r>
    <w:r w:rsidRPr="00954931">
      <w:rPr>
        <w:rFonts w:ascii="Times New Roman" w:hAnsi="Times New Roman" w:cs="Times New Roman"/>
        <w:i/>
        <w:iCs/>
        <w:sz w:val="16"/>
        <w:szCs w:val="16"/>
      </w:rPr>
      <w:fldChar w:fldCharType="separate"/>
    </w:r>
    <w:r>
      <w:rPr>
        <w:rFonts w:ascii="Times New Roman" w:hAnsi="Times New Roman" w:cs="Times New Roman"/>
        <w:i/>
        <w:iCs/>
        <w:noProof/>
        <w:sz w:val="16"/>
        <w:szCs w:val="16"/>
      </w:rPr>
      <w:t>2016</w:t>
    </w:r>
    <w:r w:rsidRPr="00954931">
      <w:rPr>
        <w:rFonts w:ascii="Times New Roman" w:hAnsi="Times New Roman" w:cs="Times New Roman"/>
        <w:i/>
        <w:iCs/>
        <w:sz w:val="16"/>
        <w:szCs w:val="16"/>
      </w:rPr>
      <w:fldChar w:fldCharType="end"/>
    </w:r>
    <w:r w:rsidRPr="00954931">
      <w:rPr>
        <w:rFonts w:ascii="Times New Roman" w:hAnsi="Times New Roman" w:cs="Times New Roman"/>
        <w:i/>
        <w:iCs/>
        <w:sz w:val="16"/>
        <w:szCs w:val="16"/>
      </w:rPr>
      <w:t>) 000–000</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1657EA" w14:textId="77777777" w:rsidR="00C73AFF" w:rsidRDefault="00C73AFF" w:rsidP="00940D28">
    <w:pPr>
      <w:pStyle w:val="Header"/>
      <w:spacing w:before="80"/>
      <w:jc w:val="center"/>
      <w:rPr>
        <w:rFonts w:ascii="Times New Roman" w:hAnsi="Times New Roman" w:cs="Times New Roman"/>
        <w:i/>
        <w:iCs/>
        <w:sz w:val="16"/>
        <w:szCs w:val="16"/>
      </w:rPr>
    </w:pPr>
    <w:r>
      <w:rPr>
        <w:rFonts w:ascii="Times New Roman" w:hAnsi="Times New Roman" w:cs="Times New Roman"/>
        <w:sz w:val="16"/>
        <w:szCs w:val="16"/>
      </w:rPr>
      <w:t xml:space="preserve">Communications in </w:t>
    </w:r>
    <w:r w:rsidRPr="000E1A60">
      <w:rPr>
        <w:rFonts w:ascii="Times New Roman" w:hAnsi="Times New Roman" w:cs="Times New Roman"/>
        <w:sz w:val="16"/>
        <w:szCs w:val="16"/>
      </w:rPr>
      <w:t>Science and Technology 00 (</w:t>
    </w:r>
    <w:r w:rsidRPr="000E1A60">
      <w:rPr>
        <w:rFonts w:ascii="Times New Roman" w:hAnsi="Times New Roman" w:cs="Times New Roman"/>
        <w:sz w:val="16"/>
        <w:szCs w:val="16"/>
      </w:rPr>
      <w:fldChar w:fldCharType="begin"/>
    </w:r>
    <w:r w:rsidRPr="000E1A60">
      <w:rPr>
        <w:rFonts w:ascii="Times New Roman" w:hAnsi="Times New Roman" w:cs="Times New Roman"/>
        <w:sz w:val="16"/>
        <w:szCs w:val="16"/>
      </w:rPr>
      <w:instrText xml:space="preserve"> DATE \@ "yyyy" \* MERGEFORMAT </w:instrText>
    </w:r>
    <w:r w:rsidRPr="000E1A60">
      <w:rPr>
        <w:rFonts w:ascii="Times New Roman" w:hAnsi="Times New Roman" w:cs="Times New Roman"/>
        <w:sz w:val="16"/>
        <w:szCs w:val="16"/>
      </w:rPr>
      <w:fldChar w:fldCharType="separate"/>
    </w:r>
    <w:r>
      <w:rPr>
        <w:rFonts w:ascii="Times New Roman" w:hAnsi="Times New Roman" w:cs="Times New Roman"/>
        <w:noProof/>
        <w:sz w:val="16"/>
        <w:szCs w:val="16"/>
      </w:rPr>
      <w:t>2016</w:t>
    </w:r>
    <w:r w:rsidRPr="000E1A60">
      <w:rPr>
        <w:rFonts w:ascii="Times New Roman" w:hAnsi="Times New Roman" w:cs="Times New Roman"/>
        <w:sz w:val="16"/>
        <w:szCs w:val="16"/>
      </w:rPr>
      <w:fldChar w:fldCharType="end"/>
    </w:r>
    <w:r w:rsidRPr="000E1A60">
      <w:rPr>
        <w:rFonts w:ascii="Times New Roman" w:hAnsi="Times New Roman" w:cs="Times New Roman"/>
        <w:sz w:val="16"/>
        <w:szCs w:val="16"/>
      </w:rPr>
      <w:t xml:space="preserve">) 000–000 </w:t>
    </w:r>
    <w:r w:rsidRPr="000E1A60">
      <w:rPr>
        <w:rFonts w:ascii="Times New Roman" w:hAnsi="Times New Roman" w:cs="Times New Roman"/>
        <w:i/>
        <w:iCs/>
        <w:sz w:val="16"/>
        <w:szCs w:val="16"/>
      </w:rPr>
      <w:t>(to be inserted by publisher)</w:t>
    </w:r>
  </w:p>
  <w:tbl>
    <w:tblPr>
      <w:tblW w:w="10314" w:type="dxa"/>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3085"/>
      <w:gridCol w:w="7229"/>
    </w:tblGrid>
    <w:tr w:rsidR="00C73AFF" w:rsidRPr="000E1A60" w14:paraId="7C209598" w14:textId="77777777" w:rsidTr="00940D28">
      <w:trPr>
        <w:jc w:val="center"/>
      </w:trPr>
      <w:tc>
        <w:tcPr>
          <w:tcW w:w="3085" w:type="dxa"/>
        </w:tcPr>
        <w:p w14:paraId="1F3771B2" w14:textId="77777777" w:rsidR="00C73AFF" w:rsidRPr="000E1A60" w:rsidRDefault="00C73AFF" w:rsidP="00940D28">
          <w:pPr>
            <w:pStyle w:val="Header"/>
            <w:tabs>
              <w:tab w:val="clear" w:pos="4680"/>
              <w:tab w:val="clear" w:pos="9360"/>
              <w:tab w:val="center" w:pos="-3969"/>
            </w:tabs>
            <w:spacing w:before="80" w:line="240" w:lineRule="auto"/>
            <w:jc w:val="left"/>
            <w:rPr>
              <w:rFonts w:ascii="Times New Roman" w:hAnsi="Times New Roman" w:cs="Times New Roman"/>
              <w:b/>
              <w:bCs/>
              <w:smallCaps/>
              <w:sz w:val="24"/>
              <w:szCs w:val="24"/>
            </w:rPr>
          </w:pPr>
          <w:r w:rsidRPr="000E1A60">
            <w:rPr>
              <w:rFonts w:ascii="Times New Roman" w:hAnsi="Times New Roman" w:cs="Times New Roman"/>
              <w:b/>
              <w:bCs/>
              <w:smallCaps/>
              <w:sz w:val="24"/>
              <w:szCs w:val="24"/>
            </w:rPr>
            <w:t>Communication</w:t>
          </w:r>
          <w:r>
            <w:rPr>
              <w:rFonts w:ascii="Times New Roman" w:hAnsi="Times New Roman" w:cs="Times New Roman"/>
              <w:b/>
              <w:bCs/>
              <w:smallCaps/>
              <w:sz w:val="24"/>
              <w:szCs w:val="24"/>
            </w:rPr>
            <w:t>s in</w:t>
          </w:r>
          <w:r w:rsidRPr="000E1A60">
            <w:rPr>
              <w:rFonts w:ascii="Times New Roman" w:hAnsi="Times New Roman" w:cs="Times New Roman"/>
              <w:b/>
              <w:bCs/>
              <w:smallCaps/>
              <w:sz w:val="24"/>
              <w:szCs w:val="24"/>
            </w:rPr>
            <w:t xml:space="preserve"> </w:t>
          </w:r>
        </w:p>
        <w:p w14:paraId="2D116A4B" w14:textId="77777777" w:rsidR="00C73AFF" w:rsidRPr="000E1A60" w:rsidRDefault="00C73AFF" w:rsidP="00940D28">
          <w:pPr>
            <w:pStyle w:val="Header"/>
            <w:tabs>
              <w:tab w:val="clear" w:pos="4680"/>
              <w:tab w:val="clear" w:pos="9360"/>
              <w:tab w:val="center" w:pos="-3969"/>
            </w:tabs>
            <w:spacing w:line="240" w:lineRule="auto"/>
            <w:jc w:val="left"/>
            <w:rPr>
              <w:rFonts w:ascii="Times New Roman" w:hAnsi="Times New Roman" w:cs="Times New Roman"/>
              <w:b/>
              <w:bCs/>
              <w:smallCaps/>
              <w:sz w:val="24"/>
              <w:szCs w:val="24"/>
            </w:rPr>
          </w:pPr>
          <w:r w:rsidRPr="000E1A60">
            <w:rPr>
              <w:rFonts w:ascii="Times New Roman" w:hAnsi="Times New Roman" w:cs="Times New Roman"/>
              <w:b/>
              <w:bCs/>
              <w:smallCaps/>
              <w:sz w:val="24"/>
              <w:szCs w:val="24"/>
            </w:rPr>
            <w:t>Science and Technology</w:t>
          </w:r>
        </w:p>
        <w:p w14:paraId="102794AB" w14:textId="77777777" w:rsidR="00C73AFF" w:rsidRPr="000E1A60" w:rsidRDefault="00C73AFF" w:rsidP="00940D28">
          <w:pPr>
            <w:pStyle w:val="Header"/>
            <w:tabs>
              <w:tab w:val="clear" w:pos="4680"/>
              <w:tab w:val="clear" w:pos="9360"/>
              <w:tab w:val="center" w:pos="-3969"/>
            </w:tabs>
            <w:spacing w:after="60"/>
            <w:jc w:val="left"/>
            <w:rPr>
              <w:rFonts w:ascii="Times New Roman" w:hAnsi="Times New Roman" w:cs="Times New Roman"/>
              <w:sz w:val="16"/>
              <w:szCs w:val="16"/>
            </w:rPr>
          </w:pPr>
          <w:r w:rsidRPr="000E1A60">
            <w:rPr>
              <w:rFonts w:ascii="Times New Roman" w:hAnsi="Times New Roman" w:cs="Times New Roman"/>
              <w:i/>
              <w:iCs/>
              <w:sz w:val="16"/>
              <w:szCs w:val="16"/>
            </w:rPr>
            <w:t>Homepage:</w:t>
          </w:r>
          <w:r>
            <w:rPr>
              <w:rFonts w:ascii="Times New Roman" w:hAnsi="Times New Roman" w:cs="Times New Roman"/>
              <w:sz w:val="16"/>
              <w:szCs w:val="16"/>
            </w:rPr>
            <w:t xml:space="preserve"> cst.kipmi.or.id</w:t>
          </w:r>
        </w:p>
      </w:tc>
      <w:tc>
        <w:tcPr>
          <w:tcW w:w="7229" w:type="dxa"/>
        </w:tcPr>
        <w:p w14:paraId="597F1A4B" w14:textId="77777777" w:rsidR="00C73AFF" w:rsidRPr="000E1A60" w:rsidRDefault="00C73AFF" w:rsidP="00940D28">
          <w:pPr>
            <w:pStyle w:val="Header"/>
            <w:tabs>
              <w:tab w:val="clear" w:pos="4680"/>
              <w:tab w:val="clear" w:pos="9360"/>
              <w:tab w:val="center" w:pos="-3969"/>
            </w:tabs>
            <w:spacing w:before="80"/>
            <w:jc w:val="center"/>
            <w:rPr>
              <w:rFonts w:ascii="Times New Roman" w:hAnsi="Times New Roman" w:cs="Times New Roman"/>
              <w:sz w:val="16"/>
              <w:szCs w:val="16"/>
            </w:rPr>
          </w:pPr>
          <w:r w:rsidRPr="000E1A60">
            <w:rPr>
              <w:rFonts w:ascii="Times New Roman" w:hAnsi="Times New Roman" w:cs="Times New Roman"/>
              <w:noProof/>
              <w:sz w:val="16"/>
              <w:szCs w:val="16"/>
            </w:rPr>
            <w:drawing>
              <wp:anchor distT="0" distB="0" distL="114300" distR="114300" simplePos="0" relativeHeight="251660288" behindDoc="0" locked="0" layoutInCell="1" allowOverlap="1" wp14:anchorId="5C80CA45" wp14:editId="53DCA124">
                <wp:simplePos x="0" y="0"/>
                <wp:positionH relativeFrom="column">
                  <wp:posOffset>2023745</wp:posOffset>
                </wp:positionH>
                <wp:positionV relativeFrom="paragraph">
                  <wp:posOffset>135255</wp:posOffset>
                </wp:positionV>
                <wp:extent cx="531495" cy="314960"/>
                <wp:effectExtent l="0" t="0" r="1905" b="8890"/>
                <wp:wrapNone/>
                <wp:docPr id="3" name="Picture 3" descr="logo CS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CST-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1495" cy="3149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E1A60">
            <w:rPr>
              <w:rFonts w:ascii="Times New Roman" w:hAnsi="Times New Roman" w:cs="Times New Roman"/>
              <w:noProof/>
              <w:sz w:val="16"/>
              <w:szCs w:val="16"/>
            </w:rPr>
            <w:drawing>
              <wp:anchor distT="0" distB="0" distL="114300" distR="114300" simplePos="0" relativeHeight="251659264" behindDoc="0" locked="0" layoutInCell="1" allowOverlap="1" wp14:anchorId="521EC761" wp14:editId="01D3C443">
                <wp:simplePos x="0" y="0"/>
                <wp:positionH relativeFrom="column">
                  <wp:posOffset>2644140</wp:posOffset>
                </wp:positionH>
                <wp:positionV relativeFrom="paragraph">
                  <wp:posOffset>117475</wp:posOffset>
                </wp:positionV>
                <wp:extent cx="1771650" cy="330835"/>
                <wp:effectExtent l="0" t="0" r="0" b="0"/>
                <wp:wrapNone/>
                <wp:docPr id="4" name="Picture 4" descr="Logo KIPM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KIPMI"/>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771650" cy="330835"/>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14:paraId="0917ED12" w14:textId="77777777" w:rsidR="00C73AFF" w:rsidRDefault="00C73AF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D64AC3" w14:textId="3DB7FC8F" w:rsidR="00C73AFF" w:rsidRPr="00954931" w:rsidRDefault="00C73AFF" w:rsidP="00940D28">
    <w:pPr>
      <w:pStyle w:val="Header"/>
      <w:tabs>
        <w:tab w:val="clear" w:pos="4680"/>
        <w:tab w:val="clear" w:pos="9360"/>
        <w:tab w:val="center" w:pos="-3969"/>
      </w:tabs>
      <w:spacing w:after="240"/>
      <w:jc w:val="center"/>
      <w:rPr>
        <w:rFonts w:ascii="Times New Roman" w:hAnsi="Times New Roman" w:cs="Times New Roman"/>
        <w:i/>
        <w:iCs/>
        <w:sz w:val="24"/>
        <w:szCs w:val="24"/>
      </w:rPr>
    </w:pPr>
    <w:r>
      <w:rPr>
        <w:rFonts w:ascii="Times New Roman" w:hAnsi="Times New Roman" w:cs="Times New Roman"/>
        <w:i/>
        <w:iCs/>
        <w:sz w:val="16"/>
        <w:szCs w:val="16"/>
      </w:rPr>
      <w:t xml:space="preserve">Aras et al. / </w:t>
    </w:r>
    <w:r w:rsidRPr="00954931">
      <w:rPr>
        <w:rFonts w:ascii="Times New Roman" w:hAnsi="Times New Roman" w:cs="Times New Roman"/>
        <w:i/>
        <w:iCs/>
        <w:sz w:val="16"/>
        <w:szCs w:val="16"/>
      </w:rPr>
      <w:t>Communication</w:t>
    </w:r>
    <w:r>
      <w:rPr>
        <w:rFonts w:ascii="Times New Roman" w:hAnsi="Times New Roman" w:cs="Times New Roman"/>
        <w:i/>
        <w:iCs/>
        <w:sz w:val="16"/>
        <w:szCs w:val="16"/>
      </w:rPr>
      <w:t>s</w:t>
    </w:r>
    <w:r w:rsidRPr="00954931">
      <w:rPr>
        <w:rFonts w:ascii="Times New Roman" w:hAnsi="Times New Roman" w:cs="Times New Roman"/>
        <w:i/>
        <w:iCs/>
        <w:sz w:val="16"/>
        <w:szCs w:val="16"/>
      </w:rPr>
      <w:t xml:space="preserve"> of  Science and Technology 00 (</w:t>
    </w:r>
    <w:r w:rsidRPr="00954931">
      <w:rPr>
        <w:rFonts w:ascii="Times New Roman" w:hAnsi="Times New Roman" w:cs="Times New Roman"/>
        <w:i/>
        <w:iCs/>
        <w:sz w:val="16"/>
        <w:szCs w:val="16"/>
      </w:rPr>
      <w:fldChar w:fldCharType="begin"/>
    </w:r>
    <w:r w:rsidRPr="00954931">
      <w:rPr>
        <w:rFonts w:ascii="Times New Roman" w:hAnsi="Times New Roman" w:cs="Times New Roman"/>
        <w:i/>
        <w:iCs/>
        <w:sz w:val="16"/>
        <w:szCs w:val="16"/>
      </w:rPr>
      <w:instrText xml:space="preserve"> DATE \@ "yyyy" \* MERGEFORMAT </w:instrText>
    </w:r>
    <w:r w:rsidRPr="00954931">
      <w:rPr>
        <w:rFonts w:ascii="Times New Roman" w:hAnsi="Times New Roman" w:cs="Times New Roman"/>
        <w:i/>
        <w:iCs/>
        <w:sz w:val="16"/>
        <w:szCs w:val="16"/>
      </w:rPr>
      <w:fldChar w:fldCharType="separate"/>
    </w:r>
    <w:r>
      <w:rPr>
        <w:rFonts w:ascii="Times New Roman" w:hAnsi="Times New Roman" w:cs="Times New Roman"/>
        <w:i/>
        <w:iCs/>
        <w:noProof/>
        <w:sz w:val="16"/>
        <w:szCs w:val="16"/>
      </w:rPr>
      <w:t>2016</w:t>
    </w:r>
    <w:r w:rsidRPr="00954931">
      <w:rPr>
        <w:rFonts w:ascii="Times New Roman" w:hAnsi="Times New Roman" w:cs="Times New Roman"/>
        <w:i/>
        <w:iCs/>
        <w:sz w:val="16"/>
        <w:szCs w:val="16"/>
      </w:rPr>
      <w:fldChar w:fldCharType="end"/>
    </w:r>
    <w:r w:rsidRPr="00954931">
      <w:rPr>
        <w:rFonts w:ascii="Times New Roman" w:hAnsi="Times New Roman" w:cs="Times New Roman"/>
        <w:i/>
        <w:iCs/>
        <w:sz w:val="16"/>
        <w:szCs w:val="16"/>
      </w:rPr>
      <w:t>) 000–000</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1CFBF4" w14:textId="5F85F482" w:rsidR="00C73AFF" w:rsidRPr="00BB7F06" w:rsidRDefault="00C73AFF" w:rsidP="00940D28">
    <w:pPr>
      <w:pStyle w:val="Header"/>
      <w:tabs>
        <w:tab w:val="clear" w:pos="4680"/>
        <w:tab w:val="clear" w:pos="9360"/>
        <w:tab w:val="center" w:pos="-3969"/>
      </w:tabs>
      <w:spacing w:after="240"/>
      <w:jc w:val="center"/>
      <w:rPr>
        <w:rFonts w:ascii="Times New Roman" w:hAnsi="Times New Roman" w:cs="Times New Roman"/>
        <w:i/>
        <w:iCs/>
        <w:sz w:val="24"/>
        <w:szCs w:val="24"/>
      </w:rPr>
    </w:pPr>
    <w:r>
      <w:rPr>
        <w:rFonts w:ascii="Times New Roman" w:hAnsi="Times New Roman" w:cs="Times New Roman"/>
        <w:i/>
        <w:iCs/>
        <w:sz w:val="16"/>
        <w:szCs w:val="16"/>
      </w:rPr>
      <w:t xml:space="preserve">Aras et al. / </w:t>
    </w:r>
    <w:r w:rsidRPr="00954931">
      <w:rPr>
        <w:rFonts w:ascii="Times New Roman" w:hAnsi="Times New Roman" w:cs="Times New Roman"/>
        <w:i/>
        <w:iCs/>
        <w:sz w:val="16"/>
        <w:szCs w:val="16"/>
      </w:rPr>
      <w:t>Communication</w:t>
    </w:r>
    <w:r>
      <w:rPr>
        <w:rFonts w:ascii="Times New Roman" w:hAnsi="Times New Roman" w:cs="Times New Roman"/>
        <w:i/>
        <w:iCs/>
        <w:sz w:val="16"/>
        <w:szCs w:val="16"/>
      </w:rPr>
      <w:t>s</w:t>
    </w:r>
    <w:r w:rsidRPr="00954931">
      <w:rPr>
        <w:rFonts w:ascii="Times New Roman" w:hAnsi="Times New Roman" w:cs="Times New Roman"/>
        <w:i/>
        <w:iCs/>
        <w:sz w:val="16"/>
        <w:szCs w:val="16"/>
      </w:rPr>
      <w:t xml:space="preserve"> of  Science and Technology 00 (</w:t>
    </w:r>
    <w:r w:rsidRPr="00954931">
      <w:rPr>
        <w:rFonts w:ascii="Times New Roman" w:hAnsi="Times New Roman" w:cs="Times New Roman"/>
        <w:i/>
        <w:iCs/>
        <w:sz w:val="16"/>
        <w:szCs w:val="16"/>
      </w:rPr>
      <w:fldChar w:fldCharType="begin"/>
    </w:r>
    <w:r w:rsidRPr="00954931">
      <w:rPr>
        <w:rFonts w:ascii="Times New Roman" w:hAnsi="Times New Roman" w:cs="Times New Roman"/>
        <w:i/>
        <w:iCs/>
        <w:sz w:val="16"/>
        <w:szCs w:val="16"/>
      </w:rPr>
      <w:instrText xml:space="preserve"> DATE \@ "yyyy" \* MERGEFORMAT </w:instrText>
    </w:r>
    <w:r w:rsidRPr="00954931">
      <w:rPr>
        <w:rFonts w:ascii="Times New Roman" w:hAnsi="Times New Roman" w:cs="Times New Roman"/>
        <w:i/>
        <w:iCs/>
        <w:sz w:val="16"/>
        <w:szCs w:val="16"/>
      </w:rPr>
      <w:fldChar w:fldCharType="separate"/>
    </w:r>
    <w:r>
      <w:rPr>
        <w:rFonts w:ascii="Times New Roman" w:hAnsi="Times New Roman" w:cs="Times New Roman"/>
        <w:i/>
        <w:iCs/>
        <w:noProof/>
        <w:sz w:val="16"/>
        <w:szCs w:val="16"/>
      </w:rPr>
      <w:t>2016</w:t>
    </w:r>
    <w:r w:rsidRPr="00954931">
      <w:rPr>
        <w:rFonts w:ascii="Times New Roman" w:hAnsi="Times New Roman" w:cs="Times New Roman"/>
        <w:i/>
        <w:iCs/>
        <w:sz w:val="16"/>
        <w:szCs w:val="16"/>
      </w:rPr>
      <w:fldChar w:fldCharType="end"/>
    </w:r>
    <w:r w:rsidRPr="00954931">
      <w:rPr>
        <w:rFonts w:ascii="Times New Roman" w:hAnsi="Times New Roman" w:cs="Times New Roman"/>
        <w:i/>
        <w:iCs/>
        <w:sz w:val="16"/>
        <w:szCs w:val="16"/>
      </w:rPr>
      <w:t>) 000–000</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 w15:restartNumberingAfterBreak="0">
    <w:nsid w:val="56205803"/>
    <w:multiLevelType w:val="multilevel"/>
    <w:tmpl w:val="E2A47066"/>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284"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7072"/>
    <w:rsid w:val="00020CF5"/>
    <w:rsid w:val="00041DC5"/>
    <w:rsid w:val="00066EBD"/>
    <w:rsid w:val="000B7072"/>
    <w:rsid w:val="000C14C6"/>
    <w:rsid w:val="000D4BBE"/>
    <w:rsid w:val="00125086"/>
    <w:rsid w:val="00284532"/>
    <w:rsid w:val="002A069F"/>
    <w:rsid w:val="003107D5"/>
    <w:rsid w:val="00330C84"/>
    <w:rsid w:val="003A651F"/>
    <w:rsid w:val="00531E01"/>
    <w:rsid w:val="00551C2A"/>
    <w:rsid w:val="00577D0C"/>
    <w:rsid w:val="005C285E"/>
    <w:rsid w:val="00630CAF"/>
    <w:rsid w:val="0064100F"/>
    <w:rsid w:val="006A7A2C"/>
    <w:rsid w:val="007C173B"/>
    <w:rsid w:val="007D7341"/>
    <w:rsid w:val="008168B6"/>
    <w:rsid w:val="008733D3"/>
    <w:rsid w:val="008B1D7A"/>
    <w:rsid w:val="00914BD2"/>
    <w:rsid w:val="00940D28"/>
    <w:rsid w:val="0095795B"/>
    <w:rsid w:val="009C0737"/>
    <w:rsid w:val="00A521C5"/>
    <w:rsid w:val="00BD6A1E"/>
    <w:rsid w:val="00C73AFF"/>
    <w:rsid w:val="00D827DC"/>
    <w:rsid w:val="00DA2A94"/>
    <w:rsid w:val="00E62985"/>
    <w:rsid w:val="00E83502"/>
    <w:rsid w:val="00EA158F"/>
    <w:rsid w:val="00ED49E8"/>
    <w:rsid w:val="00F1549A"/>
    <w:rsid w:val="00F304DA"/>
    <w:rsid w:val="00FE225D"/>
    <w:rsid w:val="00FF42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1CE0A8"/>
  <w15:chartTrackingRefBased/>
  <w15:docId w15:val="{C798E08E-8488-491F-826E-C66CC7F7E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B7072"/>
    <w:pPr>
      <w:spacing w:after="0" w:line="240" w:lineRule="exact"/>
      <w:jc w:val="both"/>
    </w:pPr>
    <w:rPr>
      <w:rFonts w:ascii="Calibri" w:eastAsia="Calibri" w:hAnsi="Calibri"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7072"/>
    <w:pPr>
      <w:tabs>
        <w:tab w:val="center" w:pos="4680"/>
        <w:tab w:val="right" w:pos="9360"/>
      </w:tabs>
    </w:pPr>
  </w:style>
  <w:style w:type="character" w:customStyle="1" w:styleId="HeaderChar">
    <w:name w:val="Header Char"/>
    <w:basedOn w:val="DefaultParagraphFont"/>
    <w:link w:val="Header"/>
    <w:uiPriority w:val="99"/>
    <w:rsid w:val="000B7072"/>
    <w:rPr>
      <w:rFonts w:ascii="Calibri" w:eastAsia="Calibri" w:hAnsi="Calibri" w:cs="Arial"/>
    </w:rPr>
  </w:style>
  <w:style w:type="paragraph" w:styleId="Footer">
    <w:name w:val="footer"/>
    <w:basedOn w:val="Normal"/>
    <w:link w:val="FooterChar"/>
    <w:uiPriority w:val="99"/>
    <w:unhideWhenUsed/>
    <w:rsid w:val="000B7072"/>
    <w:pPr>
      <w:tabs>
        <w:tab w:val="center" w:pos="4680"/>
        <w:tab w:val="right" w:pos="9360"/>
      </w:tabs>
    </w:pPr>
  </w:style>
  <w:style w:type="character" w:customStyle="1" w:styleId="FooterChar">
    <w:name w:val="Footer Char"/>
    <w:basedOn w:val="DefaultParagraphFont"/>
    <w:link w:val="Footer"/>
    <w:uiPriority w:val="99"/>
    <w:rsid w:val="000B7072"/>
    <w:rPr>
      <w:rFonts w:ascii="Calibri" w:eastAsia="Calibri" w:hAnsi="Calibri" w:cs="Arial"/>
    </w:rPr>
  </w:style>
  <w:style w:type="paragraph" w:styleId="BalloonText">
    <w:name w:val="Balloon Text"/>
    <w:basedOn w:val="Normal"/>
    <w:link w:val="BalloonTextChar"/>
    <w:uiPriority w:val="99"/>
    <w:semiHidden/>
    <w:unhideWhenUsed/>
    <w:rsid w:val="000B707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7072"/>
    <w:rPr>
      <w:rFonts w:ascii="Tahoma" w:eastAsia="Calibri" w:hAnsi="Tahoma" w:cs="Tahoma"/>
      <w:sz w:val="16"/>
      <w:szCs w:val="16"/>
    </w:rPr>
  </w:style>
  <w:style w:type="table" w:styleId="TableGrid">
    <w:name w:val="Table Grid"/>
    <w:basedOn w:val="TableNormal"/>
    <w:uiPriority w:val="59"/>
    <w:rsid w:val="000B7072"/>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ls-Title">
    <w:name w:val="Els-Title"/>
    <w:next w:val="Normal"/>
    <w:autoRedefine/>
    <w:rsid w:val="000B7072"/>
    <w:pPr>
      <w:suppressAutoHyphens/>
      <w:spacing w:after="240" w:line="400" w:lineRule="exact"/>
      <w:jc w:val="center"/>
    </w:pPr>
    <w:rPr>
      <w:rFonts w:ascii="Times New Roman" w:eastAsia="Times New Roman" w:hAnsi="Times New Roman" w:cs="Times New Roman"/>
      <w:sz w:val="34"/>
      <w:szCs w:val="20"/>
    </w:rPr>
  </w:style>
  <w:style w:type="paragraph" w:customStyle="1" w:styleId="Els-body-text">
    <w:name w:val="Els-body-text"/>
    <w:rsid w:val="000B7072"/>
    <w:pPr>
      <w:keepNext/>
      <w:spacing w:after="0" w:line="240" w:lineRule="exact"/>
      <w:ind w:firstLine="238"/>
      <w:jc w:val="both"/>
    </w:pPr>
    <w:rPr>
      <w:rFonts w:ascii="Times New Roman" w:eastAsia="Times New Roman" w:hAnsi="Times New Roman" w:cs="Times New Roman"/>
      <w:sz w:val="20"/>
      <w:szCs w:val="20"/>
    </w:rPr>
  </w:style>
  <w:style w:type="paragraph" w:customStyle="1" w:styleId="Els-1storder-head">
    <w:name w:val="Els-1storder-head"/>
    <w:next w:val="Els-body-text"/>
    <w:link w:val="Els-1storder-headChar"/>
    <w:rsid w:val="000B7072"/>
    <w:pPr>
      <w:keepNext/>
      <w:numPr>
        <w:numId w:val="1"/>
      </w:numPr>
      <w:suppressAutoHyphens/>
      <w:spacing w:before="240" w:after="240" w:line="240" w:lineRule="exact"/>
      <w:jc w:val="both"/>
    </w:pPr>
    <w:rPr>
      <w:rFonts w:ascii="Times New Roman" w:eastAsia="Times New Roman" w:hAnsi="Times New Roman" w:cs="Times New Roman"/>
      <w:b/>
      <w:sz w:val="20"/>
      <w:szCs w:val="20"/>
    </w:rPr>
  </w:style>
  <w:style w:type="paragraph" w:customStyle="1" w:styleId="Els-2ndorder-head">
    <w:name w:val="Els-2ndorder-head"/>
    <w:next w:val="Els-body-text"/>
    <w:rsid w:val="000B7072"/>
    <w:pPr>
      <w:keepNext/>
      <w:numPr>
        <w:ilvl w:val="1"/>
        <w:numId w:val="1"/>
      </w:numPr>
      <w:suppressAutoHyphens/>
      <w:spacing w:before="240" w:after="240" w:line="240" w:lineRule="exact"/>
      <w:jc w:val="both"/>
    </w:pPr>
    <w:rPr>
      <w:rFonts w:ascii="Times New Roman" w:eastAsia="Times New Roman" w:hAnsi="Times New Roman" w:cs="Times New Roman"/>
      <w:i/>
      <w:sz w:val="20"/>
      <w:szCs w:val="20"/>
    </w:rPr>
  </w:style>
  <w:style w:type="paragraph" w:customStyle="1" w:styleId="Els-3rdorder-head">
    <w:name w:val="Els-3rdorder-head"/>
    <w:next w:val="Els-body-text"/>
    <w:rsid w:val="000B7072"/>
    <w:pPr>
      <w:keepNext/>
      <w:numPr>
        <w:ilvl w:val="2"/>
        <w:numId w:val="1"/>
      </w:numPr>
      <w:suppressAutoHyphens/>
      <w:spacing w:before="240" w:after="0" w:line="240" w:lineRule="exact"/>
      <w:jc w:val="both"/>
    </w:pPr>
    <w:rPr>
      <w:rFonts w:ascii="Times New Roman" w:eastAsia="Times New Roman" w:hAnsi="Times New Roman" w:cs="Times New Roman"/>
      <w:i/>
      <w:sz w:val="20"/>
      <w:szCs w:val="20"/>
    </w:rPr>
  </w:style>
  <w:style w:type="paragraph" w:customStyle="1" w:styleId="Els-4thorder-head">
    <w:name w:val="Els-4thorder-head"/>
    <w:next w:val="Els-body-text"/>
    <w:rsid w:val="000B7072"/>
    <w:pPr>
      <w:keepNext/>
      <w:numPr>
        <w:ilvl w:val="3"/>
        <w:numId w:val="1"/>
      </w:numPr>
      <w:suppressAutoHyphens/>
      <w:spacing w:before="240" w:after="0" w:line="240" w:lineRule="exact"/>
      <w:jc w:val="both"/>
    </w:pPr>
    <w:rPr>
      <w:rFonts w:ascii="Times New Roman" w:eastAsia="Times New Roman" w:hAnsi="Times New Roman" w:cs="Times New Roman"/>
      <w:i/>
      <w:sz w:val="20"/>
      <w:szCs w:val="20"/>
    </w:rPr>
  </w:style>
  <w:style w:type="paragraph" w:customStyle="1" w:styleId="Els-acknowledgement">
    <w:name w:val="Els-acknowledgement"/>
    <w:next w:val="Normal"/>
    <w:rsid w:val="000B7072"/>
    <w:pPr>
      <w:keepNext/>
      <w:spacing w:before="480" w:after="240" w:line="220" w:lineRule="exact"/>
      <w:jc w:val="both"/>
    </w:pPr>
    <w:rPr>
      <w:rFonts w:ascii="Times New Roman" w:eastAsia="Times New Roman" w:hAnsi="Times New Roman" w:cs="Times New Roman"/>
      <w:b/>
      <w:sz w:val="20"/>
      <w:szCs w:val="20"/>
    </w:rPr>
  </w:style>
  <w:style w:type="paragraph" w:customStyle="1" w:styleId="Els-caption">
    <w:name w:val="Els-caption"/>
    <w:rsid w:val="000B7072"/>
    <w:pPr>
      <w:keepLines/>
      <w:spacing w:before="200" w:after="240" w:line="200" w:lineRule="exact"/>
      <w:jc w:val="both"/>
    </w:pPr>
    <w:rPr>
      <w:rFonts w:ascii="Times New Roman" w:eastAsia="Times New Roman" w:hAnsi="Times New Roman" w:cs="Times New Roman"/>
      <w:sz w:val="16"/>
      <w:szCs w:val="20"/>
    </w:rPr>
  </w:style>
  <w:style w:type="paragraph" w:customStyle="1" w:styleId="Els-reference">
    <w:name w:val="Els-reference"/>
    <w:rsid w:val="000B7072"/>
    <w:pPr>
      <w:tabs>
        <w:tab w:val="left" w:pos="312"/>
      </w:tabs>
      <w:spacing w:after="0" w:line="200" w:lineRule="exact"/>
      <w:ind w:left="312" w:hanging="312"/>
      <w:jc w:val="both"/>
    </w:pPr>
    <w:rPr>
      <w:rFonts w:ascii="Times New Roman" w:eastAsia="Times New Roman" w:hAnsi="Times New Roman" w:cs="Times New Roman"/>
      <w:noProof/>
      <w:sz w:val="16"/>
      <w:szCs w:val="20"/>
    </w:rPr>
  </w:style>
  <w:style w:type="paragraph" w:customStyle="1" w:styleId="Els-reference-head">
    <w:name w:val="Els-reference-head"/>
    <w:next w:val="Els-reference"/>
    <w:rsid w:val="000B7072"/>
    <w:pPr>
      <w:keepNext/>
      <w:spacing w:before="480" w:after="200" w:line="220" w:lineRule="exact"/>
      <w:jc w:val="both"/>
    </w:pPr>
    <w:rPr>
      <w:rFonts w:ascii="Times New Roman" w:eastAsia="Times New Roman" w:hAnsi="Times New Roman" w:cs="Times New Roman"/>
      <w:b/>
      <w:sz w:val="20"/>
      <w:szCs w:val="20"/>
    </w:rPr>
  </w:style>
  <w:style w:type="paragraph" w:customStyle="1" w:styleId="Els-table-text">
    <w:name w:val="Els-table-text"/>
    <w:rsid w:val="000B7072"/>
    <w:pPr>
      <w:keepNext/>
      <w:spacing w:after="80" w:line="200" w:lineRule="exact"/>
      <w:jc w:val="both"/>
    </w:pPr>
    <w:rPr>
      <w:rFonts w:ascii="Times New Roman" w:eastAsia="Times New Roman" w:hAnsi="Times New Roman" w:cs="Times New Roman"/>
      <w:sz w:val="16"/>
      <w:szCs w:val="20"/>
    </w:rPr>
  </w:style>
  <w:style w:type="character" w:customStyle="1" w:styleId="Els-1storder-headChar">
    <w:name w:val="Els-1storder-head Char"/>
    <w:link w:val="Els-1storder-head"/>
    <w:rsid w:val="000B7072"/>
    <w:rPr>
      <w:rFonts w:ascii="Times New Roman" w:eastAsia="Times New Roman" w:hAnsi="Times New Roman" w:cs="Times New Roman"/>
      <w:b/>
      <w:sz w:val="20"/>
      <w:szCs w:val="20"/>
    </w:rPr>
  </w:style>
  <w:style w:type="paragraph" w:customStyle="1" w:styleId="References">
    <w:name w:val="References"/>
    <w:basedOn w:val="Normal"/>
    <w:rsid w:val="000B7072"/>
    <w:pPr>
      <w:numPr>
        <w:numId w:val="2"/>
      </w:numPr>
      <w:spacing w:line="240" w:lineRule="auto"/>
    </w:pPr>
    <w:rPr>
      <w:rFonts w:ascii="Times New Roman" w:eastAsia="Times New Roman" w:hAnsi="Times New Roman" w:cs="Times New Roman"/>
      <w:sz w:val="16"/>
      <w:szCs w:val="16"/>
    </w:rPr>
  </w:style>
  <w:style w:type="paragraph" w:styleId="FootnoteText">
    <w:name w:val="footnote text"/>
    <w:basedOn w:val="Normal"/>
    <w:link w:val="FootnoteTextChar"/>
    <w:uiPriority w:val="99"/>
    <w:semiHidden/>
    <w:unhideWhenUsed/>
    <w:rsid w:val="000B7072"/>
    <w:rPr>
      <w:sz w:val="20"/>
      <w:szCs w:val="20"/>
    </w:rPr>
  </w:style>
  <w:style w:type="character" w:customStyle="1" w:styleId="FootnoteTextChar">
    <w:name w:val="Footnote Text Char"/>
    <w:basedOn w:val="DefaultParagraphFont"/>
    <w:link w:val="FootnoteText"/>
    <w:uiPriority w:val="99"/>
    <w:semiHidden/>
    <w:rsid w:val="000B7072"/>
    <w:rPr>
      <w:rFonts w:ascii="Calibri" w:eastAsia="Calibri" w:hAnsi="Calibri" w:cs="Arial"/>
      <w:sz w:val="20"/>
      <w:szCs w:val="20"/>
    </w:rPr>
  </w:style>
  <w:style w:type="character" w:styleId="FootnoteReference">
    <w:name w:val="footnote reference"/>
    <w:uiPriority w:val="99"/>
    <w:semiHidden/>
    <w:unhideWhenUsed/>
    <w:rsid w:val="000B7072"/>
    <w:rPr>
      <w:vertAlign w:val="superscript"/>
    </w:rPr>
  </w:style>
  <w:style w:type="paragraph" w:customStyle="1" w:styleId="figurecaption">
    <w:name w:val="figure caption"/>
    <w:rsid w:val="000B7072"/>
    <w:pPr>
      <w:numPr>
        <w:numId w:val="3"/>
      </w:numPr>
      <w:spacing w:before="80" w:after="200" w:line="240" w:lineRule="auto"/>
      <w:jc w:val="center"/>
    </w:pPr>
    <w:rPr>
      <w:rFonts w:ascii="Times New Roman" w:eastAsia="SimSun" w:hAnsi="Times New Roman" w:cs="Times New Roman"/>
      <w:noProof/>
      <w:sz w:val="16"/>
      <w:szCs w:val="16"/>
    </w:rPr>
  </w:style>
  <w:style w:type="paragraph" w:customStyle="1" w:styleId="sponsors">
    <w:name w:val="sponsors"/>
    <w:rsid w:val="000B7072"/>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rPr>
  </w:style>
  <w:style w:type="character" w:styleId="Hyperlink">
    <w:name w:val="Hyperlink"/>
    <w:uiPriority w:val="99"/>
    <w:unhideWhenUsed/>
    <w:rsid w:val="000B7072"/>
    <w:rPr>
      <w:color w:val="0000FF"/>
      <w:u w:val="single"/>
    </w:rPr>
  </w:style>
  <w:style w:type="character" w:styleId="Strong">
    <w:name w:val="Strong"/>
    <w:uiPriority w:val="22"/>
    <w:qFormat/>
    <w:rsid w:val="000B7072"/>
    <w:rPr>
      <w:b/>
      <w:bCs/>
    </w:rPr>
  </w:style>
  <w:style w:type="character" w:styleId="HTMLCite">
    <w:name w:val="HTML Cite"/>
    <w:uiPriority w:val="99"/>
    <w:semiHidden/>
    <w:unhideWhenUsed/>
    <w:rsid w:val="000B7072"/>
    <w:rPr>
      <w:i/>
      <w:iCs/>
    </w:rPr>
  </w:style>
  <w:style w:type="paragraph" w:styleId="NormalWeb">
    <w:name w:val="Normal (Web)"/>
    <w:basedOn w:val="Normal"/>
    <w:uiPriority w:val="99"/>
    <w:unhideWhenUsed/>
    <w:rsid w:val="000B7072"/>
    <w:pPr>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ThesisText">
    <w:name w:val="Thesis Text"/>
    <w:basedOn w:val="Normal"/>
    <w:link w:val="ThesisTextChar"/>
    <w:rsid w:val="000B7072"/>
    <w:pPr>
      <w:autoSpaceDE w:val="0"/>
      <w:autoSpaceDN w:val="0"/>
      <w:adjustRightInd w:val="0"/>
      <w:spacing w:line="360" w:lineRule="auto"/>
      <w:ind w:firstLine="360"/>
    </w:pPr>
    <w:rPr>
      <w:rFonts w:ascii="Times New Roman" w:eastAsia="Times New Roman" w:hAnsi="Times New Roman" w:cs="Times New Roman"/>
      <w:color w:val="000000"/>
      <w:sz w:val="24"/>
      <w:szCs w:val="24"/>
      <w:lang w:val="en-AU" w:eastAsia="zh-TW"/>
    </w:rPr>
  </w:style>
  <w:style w:type="character" w:customStyle="1" w:styleId="ThesisTextChar">
    <w:name w:val="Thesis Text Char"/>
    <w:link w:val="ThesisText"/>
    <w:rsid w:val="000B7072"/>
    <w:rPr>
      <w:rFonts w:ascii="Times New Roman" w:eastAsia="Times New Roman" w:hAnsi="Times New Roman" w:cs="Times New Roman"/>
      <w:color w:val="000000"/>
      <w:sz w:val="24"/>
      <w:szCs w:val="24"/>
      <w:lang w:val="en-AU" w:eastAsia="zh-TW"/>
    </w:rPr>
  </w:style>
  <w:style w:type="paragraph" w:styleId="ListParagraph">
    <w:name w:val="List Paragraph"/>
    <w:basedOn w:val="Normal"/>
    <w:uiPriority w:val="34"/>
    <w:qFormat/>
    <w:rsid w:val="000B7072"/>
    <w:pPr>
      <w:overflowPunct w:val="0"/>
      <w:autoSpaceDE w:val="0"/>
      <w:autoSpaceDN w:val="0"/>
      <w:adjustRightInd w:val="0"/>
      <w:spacing w:line="240" w:lineRule="auto"/>
      <w:ind w:left="720"/>
      <w:contextualSpacing/>
      <w:jc w:val="left"/>
      <w:textAlignment w:val="baseline"/>
    </w:pPr>
    <w:rPr>
      <w:rFonts w:ascii="Times" w:eastAsia="PMingLiU" w:hAnsi="Times" w:cs="Times"/>
      <w:sz w:val="20"/>
      <w:szCs w:val="20"/>
      <w:lang w:val="en-AU" w:eastAsia="zh-TW"/>
    </w:rPr>
  </w:style>
  <w:style w:type="character" w:styleId="CommentReference">
    <w:name w:val="annotation reference"/>
    <w:uiPriority w:val="99"/>
    <w:semiHidden/>
    <w:unhideWhenUsed/>
    <w:rsid w:val="000B7072"/>
    <w:rPr>
      <w:sz w:val="16"/>
      <w:szCs w:val="16"/>
    </w:rPr>
  </w:style>
  <w:style w:type="paragraph" w:styleId="CommentText">
    <w:name w:val="annotation text"/>
    <w:basedOn w:val="Normal"/>
    <w:link w:val="CommentTextChar"/>
    <w:uiPriority w:val="99"/>
    <w:semiHidden/>
    <w:unhideWhenUsed/>
    <w:rsid w:val="000B7072"/>
    <w:rPr>
      <w:sz w:val="20"/>
      <w:szCs w:val="20"/>
    </w:rPr>
  </w:style>
  <w:style w:type="character" w:customStyle="1" w:styleId="CommentTextChar">
    <w:name w:val="Comment Text Char"/>
    <w:basedOn w:val="DefaultParagraphFont"/>
    <w:link w:val="CommentText"/>
    <w:uiPriority w:val="99"/>
    <w:semiHidden/>
    <w:rsid w:val="000B7072"/>
    <w:rPr>
      <w:rFonts w:ascii="Calibri" w:eastAsia="Calibri" w:hAnsi="Calibri" w:cs="Arial"/>
      <w:sz w:val="20"/>
      <w:szCs w:val="20"/>
    </w:rPr>
  </w:style>
  <w:style w:type="paragraph" w:styleId="CommentSubject">
    <w:name w:val="annotation subject"/>
    <w:basedOn w:val="CommentText"/>
    <w:next w:val="CommentText"/>
    <w:link w:val="CommentSubjectChar"/>
    <w:uiPriority w:val="99"/>
    <w:semiHidden/>
    <w:unhideWhenUsed/>
    <w:rsid w:val="000B7072"/>
    <w:rPr>
      <w:b/>
      <w:bCs/>
    </w:rPr>
  </w:style>
  <w:style w:type="character" w:customStyle="1" w:styleId="CommentSubjectChar">
    <w:name w:val="Comment Subject Char"/>
    <w:basedOn w:val="CommentTextChar"/>
    <w:link w:val="CommentSubject"/>
    <w:uiPriority w:val="99"/>
    <w:semiHidden/>
    <w:rsid w:val="000B7072"/>
    <w:rPr>
      <w:rFonts w:ascii="Calibri" w:eastAsia="Calibri" w:hAnsi="Calibri" w:cs="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8420581">
      <w:bodyDiv w:val="1"/>
      <w:marLeft w:val="0"/>
      <w:marRight w:val="0"/>
      <w:marTop w:val="0"/>
      <w:marBottom w:val="0"/>
      <w:divBdr>
        <w:top w:val="none" w:sz="0" w:space="0" w:color="auto"/>
        <w:left w:val="none" w:sz="0" w:space="0" w:color="auto"/>
        <w:bottom w:val="none" w:sz="0" w:space="0" w:color="auto"/>
        <w:right w:val="none" w:sz="0" w:space="0" w:color="auto"/>
      </w:divBdr>
      <w:divsChild>
        <w:div w:id="1482313653">
          <w:marLeft w:val="0"/>
          <w:marRight w:val="0"/>
          <w:marTop w:val="0"/>
          <w:marBottom w:val="0"/>
          <w:divBdr>
            <w:top w:val="none" w:sz="0" w:space="0" w:color="auto"/>
            <w:left w:val="none" w:sz="0" w:space="0" w:color="auto"/>
            <w:bottom w:val="none" w:sz="0" w:space="0" w:color="auto"/>
            <w:right w:val="none" w:sz="0" w:space="0" w:color="auto"/>
          </w:divBdr>
          <w:divsChild>
            <w:div w:id="348800819">
              <w:marLeft w:val="0"/>
              <w:marRight w:val="0"/>
              <w:marTop w:val="0"/>
              <w:marBottom w:val="0"/>
              <w:divBdr>
                <w:top w:val="none" w:sz="0" w:space="0" w:color="auto"/>
                <w:left w:val="none" w:sz="0" w:space="0" w:color="auto"/>
                <w:bottom w:val="none" w:sz="0" w:space="0" w:color="auto"/>
                <w:right w:val="none" w:sz="0" w:space="0" w:color="auto"/>
              </w:divBdr>
              <w:divsChild>
                <w:div w:id="272320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7194219">
      <w:bodyDiv w:val="1"/>
      <w:marLeft w:val="0"/>
      <w:marRight w:val="0"/>
      <w:marTop w:val="0"/>
      <w:marBottom w:val="0"/>
      <w:divBdr>
        <w:top w:val="none" w:sz="0" w:space="0" w:color="auto"/>
        <w:left w:val="none" w:sz="0" w:space="0" w:color="auto"/>
        <w:bottom w:val="none" w:sz="0" w:space="0" w:color="auto"/>
        <w:right w:val="none" w:sz="0" w:space="0" w:color="auto"/>
      </w:divBdr>
      <w:divsChild>
        <w:div w:id="212634544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506B3D9-2620-4098-99DE-3513287F89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8</Pages>
  <Words>30510</Words>
  <Characters>173909</Characters>
  <Application>Microsoft Office Word</Application>
  <DocSecurity>0</DocSecurity>
  <Lines>1449</Lines>
  <Paragraphs>408</Paragraphs>
  <ScaleCrop>false</ScaleCrop>
  <HeadingPairs>
    <vt:vector size="2" baseType="variant">
      <vt:variant>
        <vt:lpstr>Title</vt:lpstr>
      </vt:variant>
      <vt:variant>
        <vt:i4>1</vt:i4>
      </vt:variant>
    </vt:vector>
  </HeadingPairs>
  <TitlesOfParts>
    <vt:vector size="1" baseType="lpstr">
      <vt:lpstr/>
    </vt:vector>
  </TitlesOfParts>
  <Company>uny</Company>
  <LinksUpToDate>false</LinksUpToDate>
  <CharactersWithSpaces>2040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 Lestari</dc:creator>
  <cp:keywords/>
  <dc:description/>
  <cp:lastModifiedBy>Tri Lestari</cp:lastModifiedBy>
  <cp:revision>10</cp:revision>
  <cp:lastPrinted>2016-05-25T13:40:00Z</cp:lastPrinted>
  <dcterms:created xsi:type="dcterms:W3CDTF">2016-05-25T13:30:00Z</dcterms:created>
  <dcterms:modified xsi:type="dcterms:W3CDTF">2016-05-25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rilestari0503@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